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1EBFD7" w14:textId="05183A4A" w:rsidR="005F2300" w:rsidRPr="00B716F8" w:rsidRDefault="00B552DE" w:rsidP="00B976F7">
      <w:pPr>
        <w:jc w:val="both"/>
      </w:pPr>
      <w:r w:rsidRPr="00B716F8">
        <w:t>This protocol is</w:t>
      </w:r>
      <w:r w:rsidR="00DD4663" w:rsidRPr="00B716F8">
        <w:t xml:space="preserve"> based on the methodology </w:t>
      </w:r>
      <w:r w:rsidR="006E7405" w:rsidRPr="00B716F8">
        <w:t>published by de Lima et al 2020</w:t>
      </w:r>
      <w:r w:rsidR="006E7405" w:rsidRPr="00B716F8">
        <w:fldChar w:fldCharType="begin">
          <w:fldData xml:space="preserve">PEVuZE5vdGU+PENpdGU+PEF1dGhvcj5kZSBMaW1hPC9BdXRob3I+PFllYXI+MjAyMDwvWWVhcj48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</w:fldData>
        </w:fldChar>
      </w:r>
      <w:r w:rsidR="00B976F7" w:rsidRPr="00B716F8">
        <w:instrText xml:space="preserve"> ADDIN EN.CITE </w:instrText>
      </w:r>
      <w:r w:rsidR="00B976F7" w:rsidRPr="00B716F8">
        <w:fldChar w:fldCharType="begin">
          <w:fldData xml:space="preserve">PEVuZE5vdGU+PENpdGU+PEF1dGhvcj5kZSBMaW1hPC9BdXRob3I+PFllYXI+MjAyMDwvWWVhcj48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</w:fldData>
        </w:fldChar>
      </w:r>
      <w:r w:rsidR="00B976F7" w:rsidRPr="00B716F8">
        <w:instrText xml:space="preserve"> ADDIN EN.CITE.DATA </w:instrText>
      </w:r>
      <w:r w:rsidR="00B976F7" w:rsidRPr="00B716F8">
        <w:fldChar w:fldCharType="end"/>
      </w:r>
      <w:r w:rsidR="006E7405" w:rsidRPr="00B716F8">
        <w:fldChar w:fldCharType="separate"/>
      </w:r>
      <w:r w:rsidR="00B976F7" w:rsidRPr="00B716F8">
        <w:rPr>
          <w:noProof/>
          <w:vertAlign w:val="superscript"/>
        </w:rPr>
        <w:t>1</w:t>
      </w:r>
      <w:r w:rsidR="006E7405" w:rsidRPr="00B716F8">
        <w:fldChar w:fldCharType="end"/>
      </w:r>
      <w:r w:rsidR="006E7405" w:rsidRPr="00B716F8">
        <w:t>.</w:t>
      </w:r>
      <w:r w:rsidR="00DD4663" w:rsidRPr="00B716F8">
        <w:t xml:space="preserve"> </w:t>
      </w:r>
      <w:r w:rsidR="003460E7" w:rsidRPr="00B716F8">
        <w:t>The creation of a Biologically informed Polygenic Risk Score start from defining the critical determinant of the biological functionality that better represents the research question.</w:t>
      </w:r>
      <w:r w:rsidR="00813859" w:rsidRPr="00B716F8">
        <w:t xml:space="preserve"> In this case we were interested in </w:t>
      </w:r>
      <w:r w:rsidR="00876F39" w:rsidRPr="00B716F8">
        <w:t>genes that were co-expressed with the serotonin transporter gene (5-HTT,</w:t>
      </w:r>
      <w:r w:rsidRPr="00B716F8">
        <w:t xml:space="preserve"> GRCh37.p13/</w:t>
      </w:r>
      <w:r w:rsidR="00876F39" w:rsidRPr="00B716F8">
        <w:t xml:space="preserve">ENSG00000108576) in amygdala, during early life (fetal life/infancy). </w:t>
      </w:r>
      <w:r w:rsidR="005F2300" w:rsidRPr="00B716F8">
        <w:t>The expression-based polygenic risk score was created considering genes co-expressed with the serotonin transporter gene (5-HTT-ePRS) in amygdala, according to the protocol previously described by Silveira et al</w:t>
      </w:r>
      <w:r w:rsidR="00813859" w:rsidRPr="00B716F8">
        <w:t>(2017)</w:t>
      </w:r>
      <w:r w:rsidR="005F2300" w:rsidRPr="00B716F8">
        <w:t>.</w:t>
      </w:r>
      <w:r w:rsidR="00625A84" w:rsidRPr="00B716F8">
        <w:fldChar w:fldCharType="begin">
          <w:fldData xml:space="preserve">PEVuZE5vdGU+PENpdGU+PEF1dGhvcj5TaWx2ZWlyYTwvQXV0aG9yPjxZZWFyPjIwMTc8L1llYXI+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</w:fldData>
        </w:fldChar>
      </w:r>
      <w:r w:rsidR="00B976F7" w:rsidRPr="00B716F8">
        <w:instrText xml:space="preserve"> ADDIN EN.CITE </w:instrText>
      </w:r>
      <w:r w:rsidR="00B976F7" w:rsidRPr="00B716F8">
        <w:fldChar w:fldCharType="begin">
          <w:fldData xml:space="preserve">PEVuZE5vdGU+PENpdGU+PEF1dGhvcj5TaWx2ZWlyYTwvQXV0aG9yPjxZZWFyPjIwMTc8L1llYXI+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</w:fldData>
        </w:fldChar>
      </w:r>
      <w:r w:rsidR="00B976F7" w:rsidRPr="00B716F8">
        <w:instrText xml:space="preserve"> ADDIN EN.CITE.DATA </w:instrText>
      </w:r>
      <w:r w:rsidR="00B976F7" w:rsidRPr="00B716F8">
        <w:fldChar w:fldCharType="end"/>
      </w:r>
      <w:r w:rsidR="00625A84" w:rsidRPr="00B716F8">
        <w:fldChar w:fldCharType="separate"/>
      </w:r>
      <w:r w:rsidR="00B976F7" w:rsidRPr="00B716F8">
        <w:rPr>
          <w:noProof/>
          <w:vertAlign w:val="superscript"/>
        </w:rPr>
        <w:t>2</w:t>
      </w:r>
      <w:r w:rsidR="00625A84" w:rsidRPr="00B716F8">
        <w:fldChar w:fldCharType="end"/>
      </w:r>
      <w:r w:rsidR="005F2300" w:rsidRPr="00B716F8">
        <w:t xml:space="preserve"> and Miguel et al</w:t>
      </w:r>
      <w:r w:rsidR="00813859" w:rsidRPr="00B716F8">
        <w:t>(2019)</w:t>
      </w:r>
      <w:r w:rsidR="005F2300" w:rsidRPr="00B716F8">
        <w:t>.</w:t>
      </w:r>
      <w:r w:rsidR="00625A84" w:rsidRPr="00B716F8">
        <w:fldChar w:fldCharType="begin">
          <w:fldData xml:space="preserve">PEVuZE5vdGU+PENpdGU+PEF1dGhvcj5NaWd1ZWw8L0F1dGhvcj48WWVhcj4yMDE3PC9ZZWFyPjxS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</w:fldData>
        </w:fldChar>
      </w:r>
      <w:r w:rsidR="00B976F7" w:rsidRPr="00B716F8">
        <w:instrText xml:space="preserve"> ADDIN EN.CITE </w:instrText>
      </w:r>
      <w:r w:rsidR="00B976F7" w:rsidRPr="00B716F8">
        <w:fldChar w:fldCharType="begin">
          <w:fldData xml:space="preserve">PEVuZE5vdGU+PENpdGU+PEF1dGhvcj5NaWd1ZWw8L0F1dGhvcj48WWVhcj4yMDE3PC9ZZWFyPjxS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</w:fldData>
        </w:fldChar>
      </w:r>
      <w:r w:rsidR="00B976F7" w:rsidRPr="00B716F8">
        <w:instrText xml:space="preserve"> ADDIN EN.CITE.DATA </w:instrText>
      </w:r>
      <w:r w:rsidR="00B976F7" w:rsidRPr="00B716F8">
        <w:fldChar w:fldCharType="end"/>
      </w:r>
      <w:r w:rsidR="00625A84" w:rsidRPr="00B716F8">
        <w:fldChar w:fldCharType="separate"/>
      </w:r>
      <w:r w:rsidR="00B976F7" w:rsidRPr="00B716F8">
        <w:rPr>
          <w:noProof/>
          <w:vertAlign w:val="superscript"/>
        </w:rPr>
        <w:t>3</w:t>
      </w:r>
      <w:r w:rsidR="00625A84" w:rsidRPr="00B716F8">
        <w:fldChar w:fldCharType="end"/>
      </w:r>
      <w:r w:rsidR="005F2300" w:rsidRPr="00B716F8">
        <w:t xml:space="preserve">. </w:t>
      </w:r>
    </w:p>
    <w:p w14:paraId="626A06D7" w14:textId="65D38550" w:rsidR="00231555" w:rsidRPr="00B716F8" w:rsidRDefault="00807DFE" w:rsidP="00B976F7">
      <w:pPr>
        <w:jc w:val="both"/>
      </w:pPr>
      <w:r w:rsidRPr="00B716F8">
        <w:t>\</w:t>
      </w:r>
      <w:r w:rsidR="00876F39" w:rsidRPr="00B716F8">
        <w:t xml:space="preserve">Online resources/databases used for </w:t>
      </w:r>
      <w:r w:rsidR="00FB7CBC" w:rsidRPr="00B716F8">
        <w:t>t</w:t>
      </w:r>
      <w:r w:rsidR="00876F39" w:rsidRPr="00B716F8">
        <w:t>he expression-based polygenic risk score:</w:t>
      </w:r>
      <w:r w:rsidR="005F2300" w:rsidRPr="00B716F8">
        <w:t xml:space="preserve"> </w:t>
      </w:r>
    </w:p>
    <w:p w14:paraId="35520415" w14:textId="0C13DAAE" w:rsidR="00231555" w:rsidRPr="00B716F8" w:rsidRDefault="00FB7CBC" w:rsidP="00B976F7">
      <w:pPr>
        <w:jc w:val="both"/>
        <w:rPr>
          <w:lang w:val="pt-BR"/>
        </w:rPr>
      </w:pPr>
      <w:r w:rsidRPr="00B716F8">
        <w:rPr>
          <w:lang w:val="pt-BR"/>
        </w:rPr>
        <w:t xml:space="preserve">(A) </w:t>
      </w:r>
      <w:r w:rsidR="005F2300" w:rsidRPr="00B716F8">
        <w:rPr>
          <w:lang w:val="pt-BR"/>
        </w:rPr>
        <w:t>GeneNetwork</w:t>
      </w:r>
      <w:r w:rsidR="00876F39" w:rsidRPr="00B716F8">
        <w:rPr>
          <w:lang w:val="pt-BR"/>
        </w:rPr>
        <w:tab/>
      </w:r>
      <w:r w:rsidR="00876F39" w:rsidRPr="00B716F8">
        <w:rPr>
          <w:lang w:val="pt-BR"/>
        </w:rPr>
        <w:tab/>
      </w:r>
      <w:r w:rsidRPr="00B716F8">
        <w:rPr>
          <w:lang w:val="pt-BR"/>
        </w:rPr>
        <w:tab/>
      </w:r>
      <w:r w:rsidRPr="00B716F8">
        <w:rPr>
          <w:lang w:val="pt-BR"/>
        </w:rPr>
        <w:tab/>
      </w:r>
      <w:r w:rsidR="005F2300" w:rsidRPr="00B716F8">
        <w:rPr>
          <w:lang w:val="pt-BR"/>
        </w:rPr>
        <w:t>(</w:t>
      </w:r>
      <w:r w:rsidR="00FB00B7" w:rsidRPr="00B716F8">
        <w:fldChar w:fldCharType="begin"/>
      </w:r>
      <w:r w:rsidR="00FB00B7" w:rsidRPr="00B716F8">
        <w:rPr>
          <w:lang w:val="pt-BR"/>
        </w:rPr>
        <w:instrText xml:space="preserve"> HYPERLINK "http://genenetwork.org" </w:instrText>
      </w:r>
      <w:r w:rsidR="00FB00B7" w:rsidRPr="00B716F8">
        <w:fldChar w:fldCharType="separate"/>
      </w:r>
      <w:r w:rsidR="00231555" w:rsidRPr="00B716F8">
        <w:rPr>
          <w:rStyle w:val="Hyperlink"/>
          <w:lang w:val="pt-BR"/>
        </w:rPr>
        <w:t>http://genenetwork.org</w:t>
      </w:r>
      <w:r w:rsidR="00FB00B7" w:rsidRPr="00B716F8">
        <w:rPr>
          <w:rStyle w:val="Hyperlink"/>
        </w:rPr>
        <w:fldChar w:fldCharType="end"/>
      </w:r>
      <w:r w:rsidR="005F2300" w:rsidRPr="00B716F8">
        <w:rPr>
          <w:lang w:val="pt-BR"/>
        </w:rPr>
        <w:t>)</w:t>
      </w:r>
      <w:r w:rsidRPr="00B716F8">
        <w:rPr>
          <w:lang w:val="pt-BR"/>
        </w:rPr>
        <w:t>;</w:t>
      </w:r>
      <w:r w:rsidR="005F2300" w:rsidRPr="00B716F8">
        <w:rPr>
          <w:lang w:val="pt-BR"/>
        </w:rPr>
        <w:t xml:space="preserve"> </w:t>
      </w:r>
    </w:p>
    <w:p w14:paraId="58968A3D" w14:textId="333452D1" w:rsidR="00231555" w:rsidRPr="00B716F8" w:rsidRDefault="00FB7CBC" w:rsidP="00B976F7">
      <w:pPr>
        <w:jc w:val="both"/>
      </w:pPr>
      <w:r w:rsidRPr="00B716F8">
        <w:t xml:space="preserve">(B) </w:t>
      </w:r>
      <w:proofErr w:type="spellStart"/>
      <w:r w:rsidR="005F2300" w:rsidRPr="00B716F8">
        <w:t>BrainSpan</w:t>
      </w:r>
      <w:proofErr w:type="spellEnd"/>
      <w:r w:rsidR="00876F39" w:rsidRPr="00B716F8">
        <w:tab/>
      </w:r>
      <w:r w:rsidR="00876F39" w:rsidRPr="00B716F8">
        <w:tab/>
      </w:r>
      <w:r w:rsidRPr="00B716F8">
        <w:tab/>
      </w:r>
      <w:r w:rsidRPr="00B716F8">
        <w:tab/>
      </w:r>
      <w:r w:rsidRPr="00B716F8">
        <w:tab/>
      </w:r>
      <w:r w:rsidR="005F2300" w:rsidRPr="00B716F8">
        <w:t>(</w:t>
      </w:r>
      <w:hyperlink r:id="rId4" w:history="1">
        <w:r w:rsidR="00231555" w:rsidRPr="00B716F8">
          <w:rPr>
            <w:rStyle w:val="Hyperlink"/>
          </w:rPr>
          <w:t>http://www.brainspan.org</w:t>
        </w:r>
      </w:hyperlink>
      <w:proofErr w:type="gramStart"/>
      <w:r w:rsidR="005F2300" w:rsidRPr="00B716F8">
        <w:t>)</w:t>
      </w:r>
      <w:r w:rsidRPr="00B716F8">
        <w:t>;</w:t>
      </w:r>
      <w:proofErr w:type="gramEnd"/>
      <w:r w:rsidR="005F2300" w:rsidRPr="00B716F8">
        <w:t xml:space="preserve"> </w:t>
      </w:r>
    </w:p>
    <w:p w14:paraId="3E4EA2C7" w14:textId="279A1B9E" w:rsidR="00231555" w:rsidRPr="00B716F8" w:rsidRDefault="00FB7CBC" w:rsidP="00B976F7">
      <w:pPr>
        <w:jc w:val="both"/>
        <w:rPr>
          <w:lang w:val="fr-CA"/>
        </w:rPr>
      </w:pPr>
      <w:r w:rsidRPr="00B716F8">
        <w:rPr>
          <w:lang w:val="fr-CA"/>
        </w:rPr>
        <w:t xml:space="preserve">(C) </w:t>
      </w:r>
      <w:r w:rsidR="005F2300" w:rsidRPr="00B716F8">
        <w:rPr>
          <w:lang w:val="fr-CA"/>
        </w:rPr>
        <w:t>NCBI Variation Viewer</w:t>
      </w:r>
      <w:r w:rsidR="00876F39" w:rsidRPr="00B716F8">
        <w:rPr>
          <w:lang w:val="fr-CA"/>
        </w:rPr>
        <w:tab/>
      </w:r>
      <w:r w:rsidRPr="00B716F8">
        <w:rPr>
          <w:lang w:val="fr-CA"/>
        </w:rPr>
        <w:tab/>
      </w:r>
      <w:r w:rsidRPr="00B716F8">
        <w:rPr>
          <w:lang w:val="fr-CA"/>
        </w:rPr>
        <w:tab/>
      </w:r>
      <w:r w:rsidR="005F2300" w:rsidRPr="00B716F8">
        <w:rPr>
          <w:lang w:val="fr-CA"/>
        </w:rPr>
        <w:t>(</w:t>
      </w:r>
      <w:hyperlink r:id="rId5" w:history="1">
        <w:r w:rsidR="00231555" w:rsidRPr="00B716F8">
          <w:rPr>
            <w:rStyle w:val="Hyperlink"/>
            <w:lang w:val="fr-CA"/>
          </w:rPr>
          <w:t>https://www.ncbi.nlm.nih.gov/variation/view</w:t>
        </w:r>
      </w:hyperlink>
      <w:r w:rsidR="005F2300" w:rsidRPr="00B716F8">
        <w:rPr>
          <w:lang w:val="fr-CA"/>
        </w:rPr>
        <w:t>)</w:t>
      </w:r>
      <w:r w:rsidRPr="00B716F8">
        <w:rPr>
          <w:lang w:val="fr-CA"/>
        </w:rPr>
        <w:t>;</w:t>
      </w:r>
    </w:p>
    <w:p w14:paraId="0B0F5030" w14:textId="38E26081" w:rsidR="00231555" w:rsidRPr="00B716F8" w:rsidRDefault="00FB7CBC" w:rsidP="00B976F7">
      <w:pPr>
        <w:jc w:val="both"/>
      </w:pPr>
      <w:r w:rsidRPr="00B716F8">
        <w:t xml:space="preserve">(D) </w:t>
      </w:r>
      <w:r w:rsidR="005F2300" w:rsidRPr="00B716F8">
        <w:t>The Genotype-Tissue Expression (</w:t>
      </w:r>
      <w:proofErr w:type="spellStart"/>
      <w:r w:rsidR="005F2300" w:rsidRPr="00B716F8">
        <w:t>GTEx</w:t>
      </w:r>
      <w:proofErr w:type="spellEnd"/>
      <w:r w:rsidR="005F2300" w:rsidRPr="00B716F8">
        <w:t xml:space="preserve">) </w:t>
      </w:r>
      <w:r w:rsidRPr="00B716F8">
        <w:tab/>
      </w:r>
      <w:r w:rsidR="005F2300" w:rsidRPr="00B716F8">
        <w:t>(</w:t>
      </w:r>
      <w:hyperlink r:id="rId6" w:history="1">
        <w:r w:rsidR="00902515" w:rsidRPr="00B716F8">
          <w:rPr>
            <w:rStyle w:val="Hyperlink"/>
          </w:rPr>
          <w:t>https://gtexportal.org/home/</w:t>
        </w:r>
      </w:hyperlink>
      <w:r w:rsidR="005F2300" w:rsidRPr="00B716F8">
        <w:t>)</w:t>
      </w:r>
      <w:r w:rsidRPr="00B716F8">
        <w:t>.</w:t>
      </w:r>
      <w:r w:rsidR="005F2300" w:rsidRPr="00B716F8">
        <w:t xml:space="preserve"> </w:t>
      </w:r>
    </w:p>
    <w:p w14:paraId="10379F9D" w14:textId="398E587A" w:rsidR="00902515" w:rsidRPr="00B716F8" w:rsidRDefault="005F2300" w:rsidP="00807DFE">
      <w:pPr>
        <w:ind w:firstLine="720"/>
        <w:jc w:val="both"/>
      </w:pPr>
      <w:proofErr w:type="spellStart"/>
      <w:r w:rsidRPr="00B716F8">
        <w:rPr>
          <w:b/>
          <w:bCs/>
        </w:rPr>
        <w:t>GeneNetwork</w:t>
      </w:r>
      <w:proofErr w:type="spellEnd"/>
      <w:r w:rsidR="00674628" w:rsidRPr="00B716F8">
        <w:t>(A)</w:t>
      </w:r>
      <w:r w:rsidRPr="00B716F8">
        <w:t xml:space="preserve"> was used to generate a list of genes co</w:t>
      </w:r>
      <w:r w:rsidR="007E5DB5" w:rsidRPr="00B716F8">
        <w:t>-</w:t>
      </w:r>
      <w:r w:rsidRPr="00B716F8">
        <w:t xml:space="preserve">expressed with </w:t>
      </w:r>
      <w:r w:rsidR="003460E7" w:rsidRPr="00B716F8">
        <w:t xml:space="preserve">the serotonin </w:t>
      </w:r>
      <w:r w:rsidRPr="00B716F8">
        <w:t>5-HTT</w:t>
      </w:r>
      <w:r w:rsidR="003460E7" w:rsidRPr="00B716F8">
        <w:t xml:space="preserve"> receptor gene</w:t>
      </w:r>
      <w:r w:rsidRPr="00B716F8">
        <w:t xml:space="preserve"> in the amygdala in mice (Mulligan et al., 2016).</w:t>
      </w:r>
      <w:r w:rsidR="00290329" w:rsidRPr="00B716F8">
        <w:fldChar w:fldCharType="begin"/>
      </w:r>
      <w:r w:rsidR="00B976F7" w:rsidRPr="00B716F8">
        <w:instrText xml:space="preserve"> ADDIN EN.CITE &lt;EndNote&gt;&lt;Cite&gt;&lt;Author&gt;Mulligan&lt;/Author&gt;&lt;Year&gt;2017&lt;/Year&gt;&lt;RecNum&gt;16785&lt;/RecNum&gt;&lt;DisplayText&gt;&lt;style face="superscript"&gt;4&lt;/style&gt;&lt;/DisplayText&gt;&lt;record&gt;&lt;rec-number&gt;16785&lt;/rec-number&gt;&lt;foreign-keys&gt;&lt;key app="EN" db-id="05as2x5x5rzxxxes0t655sxh0rvw0pwrpwtw" timestamp="1595969523"&gt;16785&lt;/key&gt;&lt;/foreign-keys&gt;&lt;ref-type name="Book Section"&gt;5&lt;/ref-type&gt;&lt;contributors&gt;&lt;authors&gt;&lt;author&gt;Mulligan, Megan K&lt;/author&gt;&lt;author&gt;Mozhui, Khyobeni&lt;/author&gt;&lt;author&gt;Prins, Pjotr&lt;/author&gt;&lt;author&gt;Williams, Robert W&lt;/author&gt;&lt;/authors&gt;&lt;/contributors&gt;&lt;titles&gt;&lt;title&gt;GeneNetwork: a toolbox for systems genetics&lt;/title&gt;&lt;secondary-title&gt;Systems Genetics&lt;/secondary-title&gt;&lt;/titles&gt;&lt;pages&gt;75-120&lt;/pages&gt;&lt;dates&gt;&lt;year&gt;2017&lt;/year&gt;&lt;/dates&gt;&lt;publisher&gt;Springer&lt;/publisher&gt;&lt;urls&gt;&lt;/urls&gt;&lt;/record&gt;&lt;/Cite&gt;&lt;/EndNote&gt;</w:instrText>
      </w:r>
      <w:r w:rsidR="00290329" w:rsidRPr="00B716F8">
        <w:fldChar w:fldCharType="separate"/>
      </w:r>
      <w:r w:rsidR="00B976F7" w:rsidRPr="00B716F8">
        <w:rPr>
          <w:noProof/>
          <w:vertAlign w:val="superscript"/>
        </w:rPr>
        <w:t>4</w:t>
      </w:r>
      <w:r w:rsidR="00290329" w:rsidRPr="00B716F8">
        <w:fldChar w:fldCharType="end"/>
      </w:r>
      <w:r w:rsidR="00674628" w:rsidRPr="00B716F8">
        <w:t xml:space="preserve">, retaining only the </w:t>
      </w:r>
      <w:r w:rsidRPr="00B716F8">
        <w:t>genes with absolute value of co-expression correlation higher or equal to 0.5</w:t>
      </w:r>
      <w:r w:rsidR="00674628" w:rsidRPr="00B716F8">
        <w:t xml:space="preserve">. </w:t>
      </w:r>
      <w:r w:rsidRPr="00B716F8">
        <w:t xml:space="preserve"> </w:t>
      </w:r>
    </w:p>
    <w:p w14:paraId="3E281157" w14:textId="16913E4A" w:rsidR="00F817ED" w:rsidRPr="00B716F8" w:rsidRDefault="005F2300" w:rsidP="00807DFE">
      <w:pPr>
        <w:ind w:firstLine="720"/>
        <w:jc w:val="both"/>
      </w:pPr>
      <w:r w:rsidRPr="00B716F8">
        <w:t xml:space="preserve">The gene list generated by </w:t>
      </w:r>
      <w:proofErr w:type="spellStart"/>
      <w:r w:rsidRPr="00B716F8">
        <w:rPr>
          <w:b/>
          <w:bCs/>
        </w:rPr>
        <w:t>GeneNetwork</w:t>
      </w:r>
      <w:proofErr w:type="spellEnd"/>
      <w:r w:rsidR="00674628" w:rsidRPr="00B716F8">
        <w:t>(A)</w:t>
      </w:r>
      <w:r w:rsidRPr="00B716F8">
        <w:t xml:space="preserve"> was then filtered using </w:t>
      </w:r>
      <w:proofErr w:type="spellStart"/>
      <w:r w:rsidRPr="00B716F8">
        <w:rPr>
          <w:b/>
          <w:bCs/>
        </w:rPr>
        <w:t>BrainSpan</w:t>
      </w:r>
      <w:proofErr w:type="spellEnd"/>
      <w:r w:rsidR="00674628" w:rsidRPr="00B716F8">
        <w:t>(B)</w:t>
      </w:r>
      <w:r w:rsidRPr="00B716F8">
        <w:t xml:space="preserve"> to identify consensus transcripts enriched in the fetal and childhood human brain (Miller et al., 2014</w:t>
      </w:r>
      <w:r w:rsidR="00290329" w:rsidRPr="00B716F8">
        <w:t>)</w:t>
      </w:r>
      <w:r w:rsidR="00290329" w:rsidRPr="00B716F8">
        <w:fldChar w:fldCharType="begin"/>
      </w:r>
      <w:r w:rsidR="00B976F7" w:rsidRPr="00B716F8">
        <w:instrText xml:space="preserve"> ADDIN EN.CITE &lt;EndNote&gt;&lt;Cite&gt;&lt;Author&gt;Miller&lt;/Author&gt;&lt;Year&gt;2014&lt;/Year&gt;&lt;RecNum&gt;16786&lt;/RecNum&gt;&lt;DisplayText&gt;&lt;style face="superscript"&gt;5&lt;/style&gt;&lt;/DisplayText&gt;&lt;record&gt;&lt;rec-number&gt;16786&lt;/rec-number&gt;&lt;foreign-keys&gt;&lt;key app="EN" db-id="05as2x5x5rzxxxes0t655sxh0rvw0pwrpwtw" timestamp="1595969601"&gt;16786&lt;/key&gt;&lt;/foreign-keys&gt;&lt;ref-type name="Journal Article"&gt;17&lt;/ref-type&gt;&lt;contributors&gt;&lt;authors&gt;&lt;author&gt;Miller, Jeremy A&lt;/author&gt;&lt;author&gt;Ding, Song-Lin&lt;/author&gt;&lt;author&gt;Sunkin, Susan M&lt;/author&gt;&lt;author&gt;Smith, Kimberly A&lt;/author&gt;&lt;author&gt;Ng, Lydia&lt;/author&gt;&lt;author&gt;Szafer, Aaron&lt;/author&gt;&lt;author&gt;Ebbert, Amanda&lt;/author&gt;&lt;author&gt;Riley, Zackery L&lt;/author&gt;&lt;author&gt;Royall, Joshua J&lt;/author&gt;&lt;author&gt;Aiona, Kaylynn&lt;/author&gt;&lt;/authors&gt;&lt;/contributors&gt;&lt;titles&gt;&lt;title&gt;Transcriptional landscape of the prenatal human brain&lt;/title&gt;&lt;secondary-title&gt;Nature&lt;/secondary-title&gt;&lt;/titles&gt;&lt;periodical&gt;&lt;full-title&gt;Nature&lt;/full-title&gt;&lt;/periodical&gt;&lt;pages&gt;199-206&lt;/pages&gt;&lt;volume&gt;508&lt;/volume&gt;&lt;number&gt;7495&lt;/number&gt;&lt;dates&gt;&lt;year&gt;2014&lt;/year&gt;&lt;/dates&gt;&lt;isbn&gt;1476-4687&lt;/isbn&gt;&lt;urls&gt;&lt;/urls&gt;&lt;/record&gt;&lt;/Cite&gt;&lt;/EndNote&gt;</w:instrText>
      </w:r>
      <w:r w:rsidR="00290329" w:rsidRPr="00B716F8">
        <w:fldChar w:fldCharType="separate"/>
      </w:r>
      <w:r w:rsidR="00B976F7" w:rsidRPr="00B716F8">
        <w:rPr>
          <w:noProof/>
          <w:vertAlign w:val="superscript"/>
        </w:rPr>
        <w:t>5</w:t>
      </w:r>
      <w:r w:rsidR="00290329" w:rsidRPr="00B716F8">
        <w:fldChar w:fldCharType="end"/>
      </w:r>
      <w:r w:rsidRPr="00B716F8">
        <w:t>.</w:t>
      </w:r>
      <w:r w:rsidR="00674628" w:rsidRPr="00B716F8">
        <w:t xml:space="preserve"> </w:t>
      </w:r>
      <w:r w:rsidRPr="00B716F8">
        <w:t xml:space="preserve">Since we were interested in genes that were active during early developmental periods, we selected autosomal transcripts expressed in the amygdala </w:t>
      </w:r>
      <w:r w:rsidR="00DD4663" w:rsidRPr="00B716F8">
        <w:t xml:space="preserve">with </w:t>
      </w:r>
      <w:r w:rsidRPr="00B716F8">
        <w:t xml:space="preserve">at least 1.5-fold more </w:t>
      </w:r>
      <w:r w:rsidR="00DD4663" w:rsidRPr="00B716F8">
        <w:t xml:space="preserve">expressed </w:t>
      </w:r>
      <w:r w:rsidRPr="00B716F8">
        <w:t xml:space="preserve">during fetal and child development (all fetal samples and up to the first 5 years of age) as compared to adult samples. </w:t>
      </w:r>
      <w:r w:rsidR="00DD4663" w:rsidRPr="00B716F8">
        <w:t>The final list of genes is made available here as table 1</w:t>
      </w:r>
      <w:r w:rsidR="00B976F7" w:rsidRPr="00B716F8">
        <w:t>, and the gene network is represented in figure 1</w:t>
      </w:r>
      <w:r w:rsidR="00DD4663" w:rsidRPr="00B716F8">
        <w:t>.</w:t>
      </w:r>
    </w:p>
    <w:p w14:paraId="5D0F68EF" w14:textId="068AA401" w:rsidR="00807DFE" w:rsidRPr="00B716F8" w:rsidRDefault="00807DFE" w:rsidP="00B976F7">
      <w:pPr>
        <w:jc w:val="both"/>
      </w:pPr>
      <w:r w:rsidRPr="00B716F8">
        <w:rPr>
          <w:noProof/>
        </w:rPr>
        <mc:AlternateContent>
          <mc:Choice Requires="wpg">
            <w:drawing>
              <wp:anchor distT="0" distB="0" distL="114300" distR="114300" simplePos="0" relativeHeight="251659264" behindDoc="1" locked="0" layoutInCell="1" allowOverlap="1" wp14:anchorId="011D003B" wp14:editId="028F69F2">
                <wp:simplePos x="0" y="0"/>
                <wp:positionH relativeFrom="margin">
                  <wp:align>left</wp:align>
                </wp:positionH>
                <wp:positionV relativeFrom="paragraph">
                  <wp:posOffset>74523</wp:posOffset>
                </wp:positionV>
                <wp:extent cx="4300855" cy="3350260"/>
                <wp:effectExtent l="0" t="0" r="23495" b="2540"/>
                <wp:wrapTight wrapText="bothSides">
                  <wp:wrapPolygon edited="0">
                    <wp:start x="0" y="0"/>
                    <wp:lineTo x="0" y="20265"/>
                    <wp:lineTo x="287" y="21494"/>
                    <wp:lineTo x="21431" y="21494"/>
                    <wp:lineTo x="21622" y="20265"/>
                    <wp:lineTo x="21622" y="0"/>
                    <wp:lineTo x="0" y="0"/>
                  </wp:wrapPolygon>
                </wp:wrapTight>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00855" cy="3350362"/>
                          <a:chOff x="1192" y="-590"/>
                          <a:chExt cx="7644" cy="6338"/>
                        </a:xfrm>
                      </wpg:grpSpPr>
                      <pic:pic xmlns:pic="http://schemas.openxmlformats.org/drawingml/2006/picture">
                        <pic:nvPicPr>
                          <pic:cNvPr id="3"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1356" y="108"/>
                            <a:ext cx="7392" cy="5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Text Box 4"/>
                        <wps:cNvSpPr txBox="1">
                          <a:spLocks noChangeArrowheads="1"/>
                        </wps:cNvSpPr>
                        <wps:spPr bwMode="auto">
                          <a:xfrm>
                            <a:off x="1192" y="-590"/>
                            <a:ext cx="7644" cy="5915"/>
                          </a:xfrm>
                          <a:prstGeom prst="rect">
                            <a:avLst/>
                          </a:prstGeom>
                          <a:noFill/>
                          <a:ln w="3200">
                            <a:solidFill>
                              <a:srgbClr val="231F2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2047209" w14:textId="77777777" w:rsidR="00B976F7" w:rsidRDefault="00B976F7">
                              <w:pPr>
                                <w:rPr>
                                  <w:sz w:val="14"/>
                                </w:rPr>
                              </w:pPr>
                            </w:p>
                            <w:p w14:paraId="7F976D9A" w14:textId="77777777" w:rsidR="00B976F7" w:rsidRDefault="00B976F7">
                              <w:pPr>
                                <w:rPr>
                                  <w:sz w:val="14"/>
                                </w:rPr>
                              </w:pPr>
                            </w:p>
                            <w:p w14:paraId="6F549ED6" w14:textId="77777777" w:rsidR="00B976F7" w:rsidRDefault="00B976F7">
                              <w:pPr>
                                <w:rPr>
                                  <w:sz w:val="14"/>
                                </w:rPr>
                              </w:pPr>
                            </w:p>
                            <w:p w14:paraId="1C5E6C42" w14:textId="77777777" w:rsidR="00B976F7" w:rsidRDefault="00B976F7">
                              <w:pPr>
                                <w:rPr>
                                  <w:sz w:val="14"/>
                                </w:rPr>
                              </w:pPr>
                            </w:p>
                            <w:p w14:paraId="6D6BE4D5" w14:textId="77777777" w:rsidR="00B976F7" w:rsidRDefault="00B976F7">
                              <w:pPr>
                                <w:rPr>
                                  <w:sz w:val="14"/>
                                </w:rPr>
                              </w:pPr>
                            </w:p>
                            <w:p w14:paraId="5F36BCCF" w14:textId="77777777" w:rsidR="00B976F7" w:rsidRDefault="00B976F7">
                              <w:pPr>
                                <w:rPr>
                                  <w:sz w:val="14"/>
                                </w:rPr>
                              </w:pPr>
                            </w:p>
                            <w:p w14:paraId="51F62DBC" w14:textId="77777777" w:rsidR="00B976F7" w:rsidRDefault="00B976F7">
                              <w:pPr>
                                <w:rPr>
                                  <w:sz w:val="14"/>
                                </w:rPr>
                              </w:pPr>
                            </w:p>
                            <w:p w14:paraId="6C456BA6" w14:textId="77777777" w:rsidR="00B976F7" w:rsidRDefault="00B976F7">
                              <w:pPr>
                                <w:rPr>
                                  <w:sz w:val="14"/>
                                </w:rPr>
                              </w:pPr>
                            </w:p>
                            <w:p w14:paraId="3E3F9DCA" w14:textId="77777777" w:rsidR="00B976F7" w:rsidRDefault="00B976F7">
                              <w:pPr>
                                <w:rPr>
                                  <w:sz w:val="14"/>
                                </w:rPr>
                              </w:pPr>
                            </w:p>
                            <w:p w14:paraId="29952A2C" w14:textId="77777777" w:rsidR="00B976F7" w:rsidRDefault="00B976F7">
                              <w:pPr>
                                <w:rPr>
                                  <w:sz w:val="14"/>
                                </w:rPr>
                              </w:pPr>
                            </w:p>
                            <w:p w14:paraId="5A7FA104" w14:textId="77777777" w:rsidR="00B976F7" w:rsidRDefault="00B976F7">
                              <w:pPr>
                                <w:rPr>
                                  <w:sz w:val="14"/>
                                </w:rPr>
                              </w:pPr>
                            </w:p>
                            <w:p w14:paraId="6D50F7C8" w14:textId="77777777" w:rsidR="00B976F7" w:rsidRDefault="00B976F7">
                              <w:pPr>
                                <w:rPr>
                                  <w:sz w:val="14"/>
                                </w:rPr>
                              </w:pPr>
                            </w:p>
                            <w:p w14:paraId="563EB1FC" w14:textId="77777777" w:rsidR="00B976F7" w:rsidRDefault="00B976F7">
                              <w:pPr>
                                <w:rPr>
                                  <w:sz w:val="14"/>
                                </w:rPr>
                              </w:pPr>
                            </w:p>
                            <w:p w14:paraId="3E3EF3FA" w14:textId="77777777" w:rsidR="00B976F7" w:rsidRDefault="00B976F7">
                              <w:pPr>
                                <w:rPr>
                                  <w:sz w:val="14"/>
                                </w:rPr>
                              </w:pPr>
                            </w:p>
                            <w:p w14:paraId="10229916" w14:textId="77777777" w:rsidR="00B976F7" w:rsidRDefault="00B976F7">
                              <w:pPr>
                                <w:rPr>
                                  <w:sz w:val="14"/>
                                </w:rPr>
                              </w:pPr>
                            </w:p>
                            <w:p w14:paraId="1A579D9D" w14:textId="77777777" w:rsidR="00B976F7" w:rsidRDefault="00B976F7">
                              <w:pPr>
                                <w:rPr>
                                  <w:sz w:val="14"/>
                                </w:rPr>
                              </w:pPr>
                            </w:p>
                            <w:p w14:paraId="2E46417D" w14:textId="77777777" w:rsidR="00B976F7" w:rsidRDefault="00B976F7">
                              <w:pPr>
                                <w:rPr>
                                  <w:sz w:val="14"/>
                                </w:rPr>
                              </w:pPr>
                            </w:p>
                            <w:p w14:paraId="584B2DC1" w14:textId="77777777" w:rsidR="00B976F7" w:rsidRDefault="00B976F7">
                              <w:pPr>
                                <w:rPr>
                                  <w:sz w:val="14"/>
                                </w:rPr>
                              </w:pPr>
                            </w:p>
                            <w:p w14:paraId="57271AAE" w14:textId="77777777" w:rsidR="00B976F7" w:rsidRDefault="00B976F7">
                              <w:pPr>
                                <w:rPr>
                                  <w:sz w:val="14"/>
                                </w:rPr>
                              </w:pPr>
                            </w:p>
                            <w:p w14:paraId="12376FB0" w14:textId="77777777" w:rsidR="00B976F7" w:rsidRDefault="00B976F7">
                              <w:pPr>
                                <w:rPr>
                                  <w:sz w:val="14"/>
                                </w:rPr>
                              </w:pPr>
                            </w:p>
                            <w:p w14:paraId="73C46AAE" w14:textId="77777777" w:rsidR="00B976F7" w:rsidRDefault="00B976F7">
                              <w:pPr>
                                <w:rPr>
                                  <w:sz w:val="14"/>
                                </w:rPr>
                              </w:pPr>
                            </w:p>
                            <w:p w14:paraId="513D9ACF" w14:textId="77777777" w:rsidR="00B976F7" w:rsidRDefault="00B976F7">
                              <w:pPr>
                                <w:rPr>
                                  <w:sz w:val="14"/>
                                </w:rPr>
                              </w:pPr>
                            </w:p>
                            <w:p w14:paraId="4368CBF1" w14:textId="77777777" w:rsidR="00B976F7" w:rsidRDefault="00B976F7">
                              <w:pPr>
                                <w:rPr>
                                  <w:sz w:val="14"/>
                                </w:rPr>
                              </w:pPr>
                            </w:p>
                            <w:p w14:paraId="2664C71A" w14:textId="77777777" w:rsidR="00B976F7" w:rsidRDefault="00B976F7">
                              <w:pPr>
                                <w:rPr>
                                  <w:sz w:val="14"/>
                                </w:rPr>
                              </w:pPr>
                            </w:p>
                            <w:p w14:paraId="0336EF2A" w14:textId="77777777" w:rsidR="00B976F7" w:rsidRDefault="00B976F7">
                              <w:pPr>
                                <w:rPr>
                                  <w:sz w:val="14"/>
                                </w:rPr>
                              </w:pPr>
                            </w:p>
                            <w:p w14:paraId="6D81D301" w14:textId="77777777" w:rsidR="00B976F7" w:rsidRDefault="00B976F7">
                              <w:pPr>
                                <w:rPr>
                                  <w:sz w:val="14"/>
                                </w:rPr>
                              </w:pPr>
                            </w:p>
                            <w:p w14:paraId="2888C8C6" w14:textId="77777777" w:rsidR="00B976F7" w:rsidRDefault="00B976F7">
                              <w:pPr>
                                <w:rPr>
                                  <w:sz w:val="14"/>
                                </w:rPr>
                              </w:pPr>
                            </w:p>
                            <w:p w14:paraId="228B24A1" w14:textId="77777777" w:rsidR="00B976F7" w:rsidRDefault="00B976F7">
                              <w:pPr>
                                <w:rPr>
                                  <w:sz w:val="14"/>
                                </w:rPr>
                              </w:pPr>
                            </w:p>
                            <w:p w14:paraId="4F090004" w14:textId="77777777" w:rsidR="00B976F7" w:rsidRDefault="00B976F7">
                              <w:pPr>
                                <w:rPr>
                                  <w:sz w:val="14"/>
                                </w:rPr>
                              </w:pPr>
                            </w:p>
                            <w:p w14:paraId="275276E4" w14:textId="77777777" w:rsidR="00B976F7" w:rsidRDefault="00B976F7">
                              <w:pPr>
                                <w:rPr>
                                  <w:sz w:val="14"/>
                                </w:rPr>
                              </w:pPr>
                            </w:p>
                            <w:p w14:paraId="21A7CFB6" w14:textId="77777777" w:rsidR="00B976F7" w:rsidRDefault="00B976F7">
                              <w:pPr>
                                <w:rPr>
                                  <w:sz w:val="14"/>
                                </w:rPr>
                              </w:pPr>
                            </w:p>
                            <w:p w14:paraId="3DD84C83" w14:textId="77777777" w:rsidR="00B976F7" w:rsidRDefault="00B976F7">
                              <w:pPr>
                                <w:rPr>
                                  <w:sz w:val="14"/>
                                </w:rPr>
                              </w:pPr>
                            </w:p>
                            <w:p w14:paraId="2DFC1DCD" w14:textId="77777777" w:rsidR="00B976F7" w:rsidRDefault="00B976F7">
                              <w:pPr>
                                <w:rPr>
                                  <w:sz w:val="14"/>
                                </w:rPr>
                              </w:pPr>
                            </w:p>
                            <w:p w14:paraId="3C0FFDA4" w14:textId="77777777" w:rsidR="00B976F7" w:rsidRDefault="00B976F7">
                              <w:pPr>
                                <w:rPr>
                                  <w:sz w:val="14"/>
                                </w:rPr>
                              </w:pPr>
                            </w:p>
                            <w:p w14:paraId="4C8250F2" w14:textId="77777777" w:rsidR="00B976F7" w:rsidRDefault="00B976F7">
                              <w:pPr>
                                <w:rPr>
                                  <w:sz w:val="14"/>
                                </w:rPr>
                              </w:pPr>
                            </w:p>
                            <w:p w14:paraId="3E6841FC" w14:textId="77777777" w:rsidR="00B976F7" w:rsidRDefault="00B976F7">
                              <w:pPr>
                                <w:rPr>
                                  <w:sz w:val="14"/>
                                </w:rPr>
                              </w:pPr>
                            </w:p>
                            <w:p w14:paraId="40B833DE" w14:textId="77777777" w:rsidR="00B976F7" w:rsidRDefault="00B976F7">
                              <w:pPr>
                                <w:rPr>
                                  <w:sz w:val="17"/>
                                </w:rPr>
                              </w:pPr>
                            </w:p>
                            <w:p w14:paraId="75AAA4E3" w14:textId="77777777" w:rsidR="00B976F7" w:rsidRDefault="00B976F7">
                              <w:pPr>
                                <w:spacing w:line="283" w:lineRule="auto"/>
                                <w:ind w:left="103" w:right="97"/>
                                <w:rPr>
                                  <w:rFonts w:ascii="Arial"/>
                                  <w:sz w:val="14"/>
                                </w:rPr>
                              </w:pPr>
                              <w:r>
                                <w:rPr>
                                  <w:rFonts w:ascii="Arial"/>
                                  <w:color w:val="231F20"/>
                                  <w:sz w:val="14"/>
                                </w:rPr>
                                <w:t>FIGURE</w:t>
                              </w:r>
                              <w:r>
                                <w:rPr>
                                  <w:rFonts w:ascii="Arial"/>
                                  <w:color w:val="231F20"/>
                                  <w:spacing w:val="-13"/>
                                  <w:sz w:val="14"/>
                                </w:rPr>
                                <w:t xml:space="preserve"> </w:t>
                              </w:r>
                              <w:r>
                                <w:rPr>
                                  <w:rFonts w:ascii="Arial"/>
                                  <w:color w:val="231F20"/>
                                  <w:sz w:val="14"/>
                                </w:rPr>
                                <w:t>5</w:t>
                              </w:r>
                              <w:r>
                                <w:rPr>
                                  <w:rFonts w:ascii="Arial"/>
                                  <w:color w:val="231F20"/>
                                  <w:spacing w:val="-9"/>
                                  <w:sz w:val="14"/>
                                </w:rPr>
                                <w:t xml:space="preserve"> </w:t>
                              </w:r>
                              <w:r>
                                <w:rPr>
                                  <w:rFonts w:ascii="Arial"/>
                                  <w:color w:val="231F20"/>
                                  <w:sz w:val="14"/>
                                </w:rPr>
                                <w:t>|</w:t>
                              </w:r>
                              <w:r>
                                <w:rPr>
                                  <w:rFonts w:ascii="Arial"/>
                                  <w:color w:val="231F20"/>
                                  <w:spacing w:val="-9"/>
                                  <w:sz w:val="14"/>
                                </w:rPr>
                                <w:t xml:space="preserve"> </w:t>
                              </w:r>
                              <w:r>
                                <w:rPr>
                                  <w:rFonts w:ascii="Arial"/>
                                  <w:color w:val="231F20"/>
                                  <w:sz w:val="14"/>
                                </w:rPr>
                                <w:t>Genes</w:t>
                              </w:r>
                              <w:r>
                                <w:rPr>
                                  <w:rFonts w:ascii="Arial"/>
                                  <w:color w:val="231F20"/>
                                  <w:spacing w:val="-12"/>
                                  <w:sz w:val="14"/>
                                </w:rPr>
                                <w:t xml:space="preserve"> </w:t>
                              </w:r>
                              <w:r>
                                <w:rPr>
                                  <w:rFonts w:ascii="Arial"/>
                                  <w:color w:val="231F20"/>
                                  <w:sz w:val="14"/>
                                </w:rPr>
                                <w:t>interactions</w:t>
                              </w:r>
                              <w:r>
                                <w:rPr>
                                  <w:rFonts w:ascii="Arial"/>
                                  <w:color w:val="231F20"/>
                                  <w:spacing w:val="-12"/>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amygdala</w:t>
                              </w:r>
                              <w:r>
                                <w:rPr>
                                  <w:rFonts w:ascii="Arial"/>
                                  <w:color w:val="231F20"/>
                                  <w:spacing w:val="-12"/>
                                  <w:sz w:val="14"/>
                                </w:rPr>
                                <w:t xml:space="preserve"> </w:t>
                              </w:r>
                              <w:r>
                                <w:rPr>
                                  <w:rFonts w:ascii="Arial"/>
                                  <w:color w:val="231F20"/>
                                  <w:sz w:val="14"/>
                                </w:rPr>
                                <w:t>5-HTT</w:t>
                              </w:r>
                              <w:r>
                                <w:rPr>
                                  <w:rFonts w:ascii="Arial"/>
                                  <w:color w:val="231F20"/>
                                  <w:spacing w:val="-12"/>
                                  <w:sz w:val="14"/>
                                </w:rPr>
                                <w:t xml:space="preserve"> </w:t>
                              </w:r>
                              <w:r>
                                <w:rPr>
                                  <w:rFonts w:ascii="Arial"/>
                                  <w:color w:val="231F20"/>
                                  <w:sz w:val="14"/>
                                </w:rPr>
                                <w:t>co-expression</w:t>
                              </w:r>
                              <w:r>
                                <w:rPr>
                                  <w:rFonts w:ascii="Arial"/>
                                  <w:color w:val="231F20"/>
                                  <w:spacing w:val="-13"/>
                                  <w:sz w:val="14"/>
                                </w:rPr>
                                <w:t xml:space="preserve"> </w:t>
                              </w:r>
                              <w:r>
                                <w:rPr>
                                  <w:rFonts w:ascii="Arial"/>
                                  <w:color w:val="231F20"/>
                                  <w:sz w:val="14"/>
                                </w:rPr>
                                <w:t>network.</w:t>
                              </w:r>
                              <w:r>
                                <w:rPr>
                                  <w:rFonts w:ascii="Arial"/>
                                  <w:color w:val="231F20"/>
                                  <w:spacing w:val="-11"/>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border</w:t>
                              </w:r>
                              <w:r>
                                <w:rPr>
                                  <w:rFonts w:ascii="Arial"/>
                                  <w:color w:val="231F20"/>
                                  <w:spacing w:val="-12"/>
                                  <w:sz w:val="14"/>
                                </w:rPr>
                                <w:t xml:space="preserve"> </w:t>
                              </w:r>
                              <w:r>
                                <w:rPr>
                                  <w:rFonts w:ascii="Arial"/>
                                  <w:color w:val="231F20"/>
                                  <w:sz w:val="14"/>
                                </w:rPr>
                                <w:t>of</w:t>
                              </w:r>
                              <w:r>
                                <w:rPr>
                                  <w:rFonts w:ascii="Arial"/>
                                  <w:color w:val="231F20"/>
                                  <w:spacing w:val="-13"/>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genes</w:t>
                              </w:r>
                              <w:r>
                                <w:rPr>
                                  <w:rFonts w:ascii="Arial"/>
                                  <w:color w:val="231F20"/>
                                  <w:spacing w:val="-12"/>
                                  <w:sz w:val="14"/>
                                </w:rPr>
                                <w:t xml:space="preserve"> </w:t>
                              </w:r>
                              <w:r>
                                <w:rPr>
                                  <w:rFonts w:ascii="Arial"/>
                                  <w:color w:val="231F20"/>
                                  <w:sz w:val="14"/>
                                </w:rPr>
                                <w:t>represents</w:t>
                              </w:r>
                              <w:r>
                                <w:rPr>
                                  <w:rFonts w:ascii="Arial"/>
                                  <w:color w:val="231F20"/>
                                  <w:spacing w:val="-11"/>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out-degree</w:t>
                              </w:r>
                              <w:r>
                                <w:rPr>
                                  <w:rFonts w:ascii="Arial"/>
                                  <w:color w:val="231F20"/>
                                  <w:spacing w:val="-12"/>
                                  <w:sz w:val="14"/>
                                </w:rPr>
                                <w:t xml:space="preserve"> </w:t>
                              </w:r>
                              <w:r>
                                <w:rPr>
                                  <w:rFonts w:ascii="Arial"/>
                                  <w:color w:val="231F20"/>
                                  <w:sz w:val="14"/>
                                </w:rPr>
                                <w:t>of</w:t>
                              </w:r>
                              <w:r>
                                <w:rPr>
                                  <w:rFonts w:ascii="Arial"/>
                                  <w:color w:val="231F20"/>
                                  <w:spacing w:val="-13"/>
                                  <w:sz w:val="14"/>
                                </w:rPr>
                                <w:t xml:space="preserve"> </w:t>
                              </w:r>
                              <w:r>
                                <w:rPr>
                                  <w:rFonts w:ascii="Arial"/>
                                  <w:color w:val="231F20"/>
                                  <w:sz w:val="14"/>
                                </w:rPr>
                                <w:t>these</w:t>
                              </w:r>
                              <w:r>
                                <w:rPr>
                                  <w:rFonts w:ascii="Arial"/>
                                  <w:color w:val="231F20"/>
                                  <w:spacing w:val="-12"/>
                                  <w:sz w:val="14"/>
                                </w:rPr>
                                <w:t xml:space="preserve"> </w:t>
                              </w:r>
                              <w:r>
                                <w:rPr>
                                  <w:rFonts w:ascii="Arial"/>
                                  <w:color w:val="231F20"/>
                                  <w:sz w:val="14"/>
                                </w:rPr>
                                <w:t>nodes,</w:t>
                              </w:r>
                              <w:r>
                                <w:rPr>
                                  <w:rFonts w:ascii="Arial"/>
                                  <w:color w:val="231F20"/>
                                  <w:spacing w:val="-12"/>
                                  <w:sz w:val="14"/>
                                </w:rPr>
                                <w:t xml:space="preserve"> </w:t>
                              </w:r>
                              <w:r>
                                <w:rPr>
                                  <w:rFonts w:ascii="Arial"/>
                                  <w:color w:val="231F20"/>
                                  <w:sz w:val="14"/>
                                </w:rPr>
                                <w:t>meaning</w:t>
                              </w:r>
                              <w:r>
                                <w:rPr>
                                  <w:rFonts w:ascii="Arial"/>
                                  <w:color w:val="231F20"/>
                                  <w:spacing w:val="-12"/>
                                  <w:sz w:val="14"/>
                                </w:rPr>
                                <w:t xml:space="preserve"> </w:t>
                              </w:r>
                              <w:r>
                                <w:rPr>
                                  <w:rFonts w:ascii="Arial"/>
                                  <w:color w:val="231F20"/>
                                  <w:sz w:val="14"/>
                                </w:rPr>
                                <w:t>the number</w:t>
                              </w:r>
                              <w:r>
                                <w:rPr>
                                  <w:rFonts w:ascii="Arial"/>
                                  <w:color w:val="231F20"/>
                                  <w:spacing w:val="-16"/>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outgoing</w:t>
                              </w:r>
                              <w:r>
                                <w:rPr>
                                  <w:rFonts w:ascii="Arial"/>
                                  <w:color w:val="231F20"/>
                                  <w:spacing w:val="-16"/>
                                  <w:sz w:val="14"/>
                                </w:rPr>
                                <w:t xml:space="preserve"> </w:t>
                              </w:r>
                              <w:r>
                                <w:rPr>
                                  <w:rFonts w:ascii="Arial"/>
                                  <w:color w:val="231F20"/>
                                  <w:sz w:val="14"/>
                                </w:rPr>
                                <w:t>relationships.</w:t>
                              </w:r>
                              <w:r>
                                <w:rPr>
                                  <w:rFonts w:ascii="Arial"/>
                                  <w:color w:val="231F20"/>
                                  <w:spacing w:val="-15"/>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larger</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pacing w:val="-3"/>
                                  <w:sz w:val="14"/>
                                </w:rPr>
                                <w:t>border,</w:t>
                              </w:r>
                              <w:r>
                                <w:rPr>
                                  <w:rFonts w:ascii="Arial"/>
                                  <w:color w:val="231F20"/>
                                  <w:spacing w:val="-15"/>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stronger</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relationship</w:t>
                              </w:r>
                              <w:r>
                                <w:rPr>
                                  <w:rFonts w:ascii="Arial"/>
                                  <w:color w:val="231F20"/>
                                  <w:spacing w:val="-15"/>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gene</w:t>
                              </w:r>
                              <w:r>
                                <w:rPr>
                                  <w:rFonts w:ascii="Arial"/>
                                  <w:color w:val="231F20"/>
                                  <w:spacing w:val="-16"/>
                                  <w:sz w:val="14"/>
                                </w:rPr>
                                <w:t xml:space="preserve"> </w:t>
                              </w:r>
                              <w:r>
                                <w:rPr>
                                  <w:rFonts w:ascii="Arial"/>
                                  <w:color w:val="231F20"/>
                                  <w:sz w:val="14"/>
                                </w:rPr>
                                <w:t>to</w:t>
                              </w:r>
                              <w:r>
                                <w:rPr>
                                  <w:rFonts w:ascii="Arial"/>
                                  <w:color w:val="231F20"/>
                                  <w:spacing w:val="-15"/>
                                  <w:sz w:val="14"/>
                                </w:rPr>
                                <w:t xml:space="preserve"> </w:t>
                              </w:r>
                              <w:r>
                                <w:rPr>
                                  <w:rFonts w:ascii="Arial"/>
                                  <w:color w:val="231F20"/>
                                  <w:sz w:val="14"/>
                                </w:rPr>
                                <w:t>other</w:t>
                              </w:r>
                              <w:r>
                                <w:rPr>
                                  <w:rFonts w:ascii="Arial"/>
                                  <w:color w:val="231F20"/>
                                  <w:spacing w:val="-16"/>
                                  <w:sz w:val="14"/>
                                </w:rPr>
                                <w:t xml:space="preserve"> </w:t>
                              </w:r>
                              <w:r>
                                <w:rPr>
                                  <w:rFonts w:ascii="Arial"/>
                                  <w:color w:val="231F20"/>
                                  <w:sz w:val="14"/>
                                </w:rPr>
                                <w:t>genes.</w:t>
                              </w:r>
                              <w:r>
                                <w:rPr>
                                  <w:rFonts w:ascii="Arial"/>
                                  <w:color w:val="231F20"/>
                                  <w:spacing w:val="-16"/>
                                  <w:sz w:val="14"/>
                                </w:rPr>
                                <w:t xml:space="preserve"> </w:t>
                              </w:r>
                              <w:r>
                                <w:rPr>
                                  <w:rFonts w:ascii="Arial"/>
                                  <w:color w:val="231F20"/>
                                  <w:sz w:val="14"/>
                                </w:rPr>
                                <w:t>The</w:t>
                              </w:r>
                              <w:r>
                                <w:rPr>
                                  <w:rFonts w:ascii="Arial"/>
                                  <w:color w:val="231F20"/>
                                  <w:spacing w:val="-15"/>
                                  <w:sz w:val="14"/>
                                </w:rPr>
                                <w:t xml:space="preserve"> </w:t>
                              </w:r>
                              <w:r>
                                <w:rPr>
                                  <w:rFonts w:ascii="Arial"/>
                                  <w:color w:val="231F20"/>
                                  <w:sz w:val="14"/>
                                </w:rPr>
                                <w:t>size</w:t>
                              </w:r>
                              <w:r>
                                <w:rPr>
                                  <w:rFonts w:ascii="Arial"/>
                                  <w:color w:val="231F20"/>
                                  <w:spacing w:val="-16"/>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the</w:t>
                              </w:r>
                              <w:r>
                                <w:rPr>
                                  <w:rFonts w:ascii="Arial"/>
                                  <w:color w:val="231F20"/>
                                  <w:spacing w:val="-15"/>
                                  <w:sz w:val="14"/>
                                </w:rPr>
                                <w:t xml:space="preserve"> </w:t>
                              </w:r>
                              <w:r>
                                <w:rPr>
                                  <w:rFonts w:ascii="Arial"/>
                                  <w:color w:val="231F20"/>
                                  <w:sz w:val="14"/>
                                </w:rPr>
                                <w:t>nodes</w:t>
                              </w:r>
                              <w:r>
                                <w:rPr>
                                  <w:rFonts w:ascii="Arial"/>
                                  <w:color w:val="231F20"/>
                                  <w:spacing w:val="-16"/>
                                  <w:sz w:val="14"/>
                                </w:rPr>
                                <w:t xml:space="preserve"> </w:t>
                              </w:r>
                              <w:r>
                                <w:rPr>
                                  <w:rFonts w:ascii="Arial"/>
                                  <w:color w:val="231F20"/>
                                  <w:sz w:val="14"/>
                                </w:rPr>
                                <w:t>represents</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in-degree,</w:t>
                              </w:r>
                              <w:r>
                                <w:rPr>
                                  <w:rFonts w:ascii="Arial"/>
                                  <w:color w:val="231F20"/>
                                  <w:spacing w:val="-15"/>
                                  <w:sz w:val="14"/>
                                </w:rPr>
                                <w:t xml:space="preserve"> </w:t>
                              </w:r>
                              <w:r>
                                <w:rPr>
                                  <w:rFonts w:ascii="Arial"/>
                                  <w:color w:val="231F20"/>
                                  <w:sz w:val="14"/>
                                </w:rPr>
                                <w:t>i.e., the</w:t>
                              </w:r>
                              <w:r>
                                <w:rPr>
                                  <w:rFonts w:ascii="Arial"/>
                                  <w:color w:val="231F20"/>
                                  <w:spacing w:val="-12"/>
                                  <w:sz w:val="14"/>
                                </w:rPr>
                                <w:t xml:space="preserve"> </w:t>
                              </w:r>
                              <w:r>
                                <w:rPr>
                                  <w:rFonts w:ascii="Arial"/>
                                  <w:color w:val="231F20"/>
                                  <w:sz w:val="14"/>
                                </w:rPr>
                                <w:t>number</w:t>
                              </w:r>
                              <w:r>
                                <w:rPr>
                                  <w:rFonts w:ascii="Arial"/>
                                  <w:color w:val="231F20"/>
                                  <w:spacing w:val="-12"/>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incoming</w:t>
                              </w:r>
                              <w:r>
                                <w:rPr>
                                  <w:rFonts w:ascii="Arial"/>
                                  <w:color w:val="231F20"/>
                                  <w:spacing w:val="-11"/>
                                  <w:sz w:val="14"/>
                                </w:rPr>
                                <w:t xml:space="preserve"> </w:t>
                              </w:r>
                              <w:r>
                                <w:rPr>
                                  <w:rFonts w:ascii="Arial"/>
                                  <w:color w:val="231F20"/>
                                  <w:sz w:val="14"/>
                                </w:rPr>
                                <w:t>relationships</w:t>
                              </w:r>
                              <w:r>
                                <w:rPr>
                                  <w:rFonts w:ascii="Arial"/>
                                  <w:color w:val="231F20"/>
                                  <w:spacing w:val="-11"/>
                                  <w:sz w:val="14"/>
                                </w:rPr>
                                <w:t xml:space="preserve"> </w:t>
                              </w:r>
                              <w:r>
                                <w:rPr>
                                  <w:rFonts w:ascii="Arial"/>
                                  <w:color w:val="231F20"/>
                                  <w:sz w:val="14"/>
                                </w:rPr>
                                <w:t>with</w:t>
                              </w:r>
                              <w:r>
                                <w:rPr>
                                  <w:rFonts w:ascii="Arial"/>
                                  <w:color w:val="231F20"/>
                                  <w:spacing w:val="-12"/>
                                  <w:sz w:val="14"/>
                                </w:rPr>
                                <w:t xml:space="preserve"> </w:t>
                              </w:r>
                              <w:r>
                                <w:rPr>
                                  <w:rFonts w:ascii="Arial"/>
                                  <w:color w:val="231F20"/>
                                  <w:sz w:val="14"/>
                                </w:rPr>
                                <w:t>neighbors.</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bigger</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node,</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higher</w:t>
                              </w:r>
                              <w:r>
                                <w:rPr>
                                  <w:rFonts w:ascii="Arial"/>
                                  <w:color w:val="231F20"/>
                                  <w:spacing w:val="-11"/>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relationships</w:t>
                              </w:r>
                              <w:r>
                                <w:rPr>
                                  <w:rFonts w:ascii="Arial"/>
                                  <w:color w:val="231F20"/>
                                  <w:spacing w:val="-11"/>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other</w:t>
                              </w:r>
                              <w:r>
                                <w:rPr>
                                  <w:rFonts w:ascii="Arial"/>
                                  <w:color w:val="231F20"/>
                                  <w:spacing w:val="-12"/>
                                  <w:sz w:val="14"/>
                                </w:rPr>
                                <w:t xml:space="preserve"> </w:t>
                              </w:r>
                              <w:r>
                                <w:rPr>
                                  <w:rFonts w:ascii="Arial"/>
                                  <w:color w:val="231F20"/>
                                  <w:sz w:val="14"/>
                                </w:rPr>
                                <w:t>genes</w:t>
                              </w:r>
                              <w:r>
                                <w:rPr>
                                  <w:rFonts w:ascii="Arial"/>
                                  <w:color w:val="231F20"/>
                                  <w:spacing w:val="-11"/>
                                  <w:sz w:val="14"/>
                                </w:rPr>
                                <w:t xml:space="preserve"> </w:t>
                              </w:r>
                              <w:r>
                                <w:rPr>
                                  <w:rFonts w:ascii="Arial"/>
                                  <w:color w:val="231F20"/>
                                  <w:sz w:val="14"/>
                                </w:rPr>
                                <w:t>to</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target</w:t>
                              </w:r>
                              <w:r>
                                <w:rPr>
                                  <w:rFonts w:ascii="Arial"/>
                                  <w:color w:val="231F20"/>
                                  <w:spacing w:val="-11"/>
                                  <w:sz w:val="14"/>
                                </w:rPr>
                                <w:t xml:space="preserve"> </w:t>
                              </w:r>
                              <w:r>
                                <w:rPr>
                                  <w:rFonts w:ascii="Arial"/>
                                  <w:color w:val="231F20"/>
                                  <w:sz w:val="14"/>
                                </w:rPr>
                                <w:t>gene.</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edges</w:t>
                              </w:r>
                              <w:r>
                                <w:rPr>
                                  <w:rFonts w:ascii="Arial"/>
                                  <w:color w:val="231F20"/>
                                  <w:spacing w:val="-12"/>
                                  <w:sz w:val="14"/>
                                </w:rPr>
                                <w:t xml:space="preserve"> </w:t>
                              </w:r>
                              <w:r>
                                <w:rPr>
                                  <w:rFonts w:ascii="Arial"/>
                                  <w:color w:val="231F20"/>
                                  <w:sz w:val="14"/>
                                </w:rPr>
                                <w:t>represent</w:t>
                              </w:r>
                            </w:p>
                            <w:p w14:paraId="2E847F1E" w14:textId="77777777" w:rsidR="00B976F7" w:rsidRDefault="00B976F7">
                              <w:pPr>
                                <w:spacing w:line="159" w:lineRule="exact"/>
                                <w:ind w:left="103"/>
                                <w:rPr>
                                  <w:rFonts w:ascii="Arial"/>
                                  <w:sz w:val="14"/>
                                </w:rPr>
                              </w:pPr>
                              <w:r>
                                <w:rPr>
                                  <w:rFonts w:ascii="Arial"/>
                                  <w:color w:val="231F20"/>
                                  <w:sz w:val="14"/>
                                </w:rPr>
                                <w:t>co-expression. Color and thickness were used to identify the most co-expressed genes, darker, and thicker represent higher co-expression.</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11D003B" id="Group 2" o:spid="_x0000_s1026" style="position:absolute;left:0;text-align:left;margin-left:0;margin-top:5.85pt;width:338.65pt;height:263.8pt;z-index:-251657216;mso-position-horizontal:left;mso-position-horizontal-relative:margin;mso-width-relative:margin;mso-height-relative:margin" coordorigin="1192,-590" coordsize="7644,63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356;top:108;width:7392;height:5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">
                  <v:imagedata r:id="rId8" o:title=""/>
                </v:shape>
                <v:shapetype id="_x0000_t202" coordsize="21600,21600" o:spt="202" path="m,l,21600r21600,l21600,xe">
                  <v:stroke joinstyle="miter"/>
                  <v:path gradientshapeok="t" o:connecttype="rect"/>
                </v:shapetype>
                <v:shape id="Text Box 4" o:spid="_x0000_s1028" type="#_x0000_t202" style="position:absolute;left:1192;top:-590;width:7644;height:5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" filled="f" strokecolor="#231f20" strokeweight=".08889mm">
                  <v:textbox inset="0,0,0,0">
                    <w:txbxContent>
                      <w:p w14:paraId="02047209" w14:textId="77777777" w:rsidR="00B976F7" w:rsidRDefault="00B976F7">
                        <w:pPr>
                          <w:rPr>
                            <w:sz w:val="14"/>
                          </w:rPr>
                        </w:pPr>
                      </w:p>
                      <w:p w14:paraId="7F976D9A" w14:textId="77777777" w:rsidR="00B976F7" w:rsidRDefault="00B976F7">
                        <w:pPr>
                          <w:rPr>
                            <w:sz w:val="14"/>
                          </w:rPr>
                        </w:pPr>
                      </w:p>
                      <w:p w14:paraId="6F549ED6" w14:textId="77777777" w:rsidR="00B976F7" w:rsidRDefault="00B976F7">
                        <w:pPr>
                          <w:rPr>
                            <w:sz w:val="14"/>
                          </w:rPr>
                        </w:pPr>
                      </w:p>
                      <w:p w14:paraId="1C5E6C42" w14:textId="77777777" w:rsidR="00B976F7" w:rsidRDefault="00B976F7">
                        <w:pPr>
                          <w:rPr>
                            <w:sz w:val="14"/>
                          </w:rPr>
                        </w:pPr>
                      </w:p>
                      <w:p w14:paraId="6D6BE4D5" w14:textId="77777777" w:rsidR="00B976F7" w:rsidRDefault="00B976F7">
                        <w:pPr>
                          <w:rPr>
                            <w:sz w:val="14"/>
                          </w:rPr>
                        </w:pPr>
                      </w:p>
                      <w:p w14:paraId="5F36BCCF" w14:textId="77777777" w:rsidR="00B976F7" w:rsidRDefault="00B976F7">
                        <w:pPr>
                          <w:rPr>
                            <w:sz w:val="14"/>
                          </w:rPr>
                        </w:pPr>
                      </w:p>
                      <w:p w14:paraId="51F62DBC" w14:textId="77777777" w:rsidR="00B976F7" w:rsidRDefault="00B976F7">
                        <w:pPr>
                          <w:rPr>
                            <w:sz w:val="14"/>
                          </w:rPr>
                        </w:pPr>
                      </w:p>
                      <w:p w14:paraId="6C456BA6" w14:textId="77777777" w:rsidR="00B976F7" w:rsidRDefault="00B976F7">
                        <w:pPr>
                          <w:rPr>
                            <w:sz w:val="14"/>
                          </w:rPr>
                        </w:pPr>
                      </w:p>
                      <w:p w14:paraId="3E3F9DCA" w14:textId="77777777" w:rsidR="00B976F7" w:rsidRDefault="00B976F7">
                        <w:pPr>
                          <w:rPr>
                            <w:sz w:val="14"/>
                          </w:rPr>
                        </w:pPr>
                      </w:p>
                      <w:p w14:paraId="29952A2C" w14:textId="77777777" w:rsidR="00B976F7" w:rsidRDefault="00B976F7">
                        <w:pPr>
                          <w:rPr>
                            <w:sz w:val="14"/>
                          </w:rPr>
                        </w:pPr>
                      </w:p>
                      <w:p w14:paraId="5A7FA104" w14:textId="77777777" w:rsidR="00B976F7" w:rsidRDefault="00B976F7">
                        <w:pPr>
                          <w:rPr>
                            <w:sz w:val="14"/>
                          </w:rPr>
                        </w:pPr>
                      </w:p>
                      <w:p w14:paraId="6D50F7C8" w14:textId="77777777" w:rsidR="00B976F7" w:rsidRDefault="00B976F7">
                        <w:pPr>
                          <w:rPr>
                            <w:sz w:val="14"/>
                          </w:rPr>
                        </w:pPr>
                      </w:p>
                      <w:p w14:paraId="563EB1FC" w14:textId="77777777" w:rsidR="00B976F7" w:rsidRDefault="00B976F7">
                        <w:pPr>
                          <w:rPr>
                            <w:sz w:val="14"/>
                          </w:rPr>
                        </w:pPr>
                      </w:p>
                      <w:p w14:paraId="3E3EF3FA" w14:textId="77777777" w:rsidR="00B976F7" w:rsidRDefault="00B976F7">
                        <w:pPr>
                          <w:rPr>
                            <w:sz w:val="14"/>
                          </w:rPr>
                        </w:pPr>
                      </w:p>
                      <w:p w14:paraId="10229916" w14:textId="77777777" w:rsidR="00B976F7" w:rsidRDefault="00B976F7">
                        <w:pPr>
                          <w:rPr>
                            <w:sz w:val="14"/>
                          </w:rPr>
                        </w:pPr>
                      </w:p>
                      <w:p w14:paraId="1A579D9D" w14:textId="77777777" w:rsidR="00B976F7" w:rsidRDefault="00B976F7">
                        <w:pPr>
                          <w:rPr>
                            <w:sz w:val="14"/>
                          </w:rPr>
                        </w:pPr>
                      </w:p>
                      <w:p w14:paraId="2E46417D" w14:textId="77777777" w:rsidR="00B976F7" w:rsidRDefault="00B976F7">
                        <w:pPr>
                          <w:rPr>
                            <w:sz w:val="14"/>
                          </w:rPr>
                        </w:pPr>
                      </w:p>
                      <w:p w14:paraId="584B2DC1" w14:textId="77777777" w:rsidR="00B976F7" w:rsidRDefault="00B976F7">
                        <w:pPr>
                          <w:rPr>
                            <w:sz w:val="14"/>
                          </w:rPr>
                        </w:pPr>
                      </w:p>
                      <w:p w14:paraId="57271AAE" w14:textId="77777777" w:rsidR="00B976F7" w:rsidRDefault="00B976F7">
                        <w:pPr>
                          <w:rPr>
                            <w:sz w:val="14"/>
                          </w:rPr>
                        </w:pPr>
                      </w:p>
                      <w:p w14:paraId="12376FB0" w14:textId="77777777" w:rsidR="00B976F7" w:rsidRDefault="00B976F7">
                        <w:pPr>
                          <w:rPr>
                            <w:sz w:val="14"/>
                          </w:rPr>
                        </w:pPr>
                      </w:p>
                      <w:p w14:paraId="73C46AAE" w14:textId="77777777" w:rsidR="00B976F7" w:rsidRDefault="00B976F7">
                        <w:pPr>
                          <w:rPr>
                            <w:sz w:val="14"/>
                          </w:rPr>
                        </w:pPr>
                      </w:p>
                      <w:p w14:paraId="513D9ACF" w14:textId="77777777" w:rsidR="00B976F7" w:rsidRDefault="00B976F7">
                        <w:pPr>
                          <w:rPr>
                            <w:sz w:val="14"/>
                          </w:rPr>
                        </w:pPr>
                      </w:p>
                      <w:p w14:paraId="4368CBF1" w14:textId="77777777" w:rsidR="00B976F7" w:rsidRDefault="00B976F7">
                        <w:pPr>
                          <w:rPr>
                            <w:sz w:val="14"/>
                          </w:rPr>
                        </w:pPr>
                      </w:p>
                      <w:p w14:paraId="2664C71A" w14:textId="77777777" w:rsidR="00B976F7" w:rsidRDefault="00B976F7">
                        <w:pPr>
                          <w:rPr>
                            <w:sz w:val="14"/>
                          </w:rPr>
                        </w:pPr>
                      </w:p>
                      <w:p w14:paraId="0336EF2A" w14:textId="77777777" w:rsidR="00B976F7" w:rsidRDefault="00B976F7">
                        <w:pPr>
                          <w:rPr>
                            <w:sz w:val="14"/>
                          </w:rPr>
                        </w:pPr>
                      </w:p>
                      <w:p w14:paraId="6D81D301" w14:textId="77777777" w:rsidR="00B976F7" w:rsidRDefault="00B976F7">
                        <w:pPr>
                          <w:rPr>
                            <w:sz w:val="14"/>
                          </w:rPr>
                        </w:pPr>
                      </w:p>
                      <w:p w14:paraId="2888C8C6" w14:textId="77777777" w:rsidR="00B976F7" w:rsidRDefault="00B976F7">
                        <w:pPr>
                          <w:rPr>
                            <w:sz w:val="14"/>
                          </w:rPr>
                        </w:pPr>
                      </w:p>
                      <w:p w14:paraId="228B24A1" w14:textId="77777777" w:rsidR="00B976F7" w:rsidRDefault="00B976F7">
                        <w:pPr>
                          <w:rPr>
                            <w:sz w:val="14"/>
                          </w:rPr>
                        </w:pPr>
                      </w:p>
                      <w:p w14:paraId="4F090004" w14:textId="77777777" w:rsidR="00B976F7" w:rsidRDefault="00B976F7">
                        <w:pPr>
                          <w:rPr>
                            <w:sz w:val="14"/>
                          </w:rPr>
                        </w:pPr>
                      </w:p>
                      <w:p w14:paraId="275276E4" w14:textId="77777777" w:rsidR="00B976F7" w:rsidRDefault="00B976F7">
                        <w:pPr>
                          <w:rPr>
                            <w:sz w:val="14"/>
                          </w:rPr>
                        </w:pPr>
                      </w:p>
                      <w:p w14:paraId="21A7CFB6" w14:textId="77777777" w:rsidR="00B976F7" w:rsidRDefault="00B976F7">
                        <w:pPr>
                          <w:rPr>
                            <w:sz w:val="14"/>
                          </w:rPr>
                        </w:pPr>
                      </w:p>
                      <w:p w14:paraId="3DD84C83" w14:textId="77777777" w:rsidR="00B976F7" w:rsidRDefault="00B976F7">
                        <w:pPr>
                          <w:rPr>
                            <w:sz w:val="14"/>
                          </w:rPr>
                        </w:pPr>
                      </w:p>
                      <w:p w14:paraId="2DFC1DCD" w14:textId="77777777" w:rsidR="00B976F7" w:rsidRDefault="00B976F7">
                        <w:pPr>
                          <w:rPr>
                            <w:sz w:val="14"/>
                          </w:rPr>
                        </w:pPr>
                      </w:p>
                      <w:p w14:paraId="3C0FFDA4" w14:textId="77777777" w:rsidR="00B976F7" w:rsidRDefault="00B976F7">
                        <w:pPr>
                          <w:rPr>
                            <w:sz w:val="14"/>
                          </w:rPr>
                        </w:pPr>
                      </w:p>
                      <w:p w14:paraId="4C8250F2" w14:textId="77777777" w:rsidR="00B976F7" w:rsidRDefault="00B976F7">
                        <w:pPr>
                          <w:rPr>
                            <w:sz w:val="14"/>
                          </w:rPr>
                        </w:pPr>
                      </w:p>
                      <w:p w14:paraId="3E6841FC" w14:textId="77777777" w:rsidR="00B976F7" w:rsidRDefault="00B976F7">
                        <w:pPr>
                          <w:rPr>
                            <w:sz w:val="14"/>
                          </w:rPr>
                        </w:pPr>
                      </w:p>
                      <w:p w14:paraId="40B833DE" w14:textId="77777777" w:rsidR="00B976F7" w:rsidRDefault="00B976F7">
                        <w:pPr>
                          <w:rPr>
                            <w:sz w:val="17"/>
                          </w:rPr>
                        </w:pPr>
                      </w:p>
                      <w:p w14:paraId="75AAA4E3" w14:textId="77777777" w:rsidR="00B976F7" w:rsidRDefault="00B976F7">
                        <w:pPr>
                          <w:spacing w:line="283" w:lineRule="auto"/>
                          <w:ind w:left="103" w:right="97"/>
                          <w:rPr>
                            <w:rFonts w:ascii="Arial"/>
                            <w:sz w:val="14"/>
                          </w:rPr>
                        </w:pPr>
                        <w:r>
                          <w:rPr>
                            <w:rFonts w:ascii="Arial"/>
                            <w:color w:val="231F20"/>
                            <w:sz w:val="14"/>
                          </w:rPr>
                          <w:t>FIGURE</w:t>
                        </w:r>
                        <w:r>
                          <w:rPr>
                            <w:rFonts w:ascii="Arial"/>
                            <w:color w:val="231F20"/>
                            <w:spacing w:val="-13"/>
                            <w:sz w:val="14"/>
                          </w:rPr>
                          <w:t xml:space="preserve"> </w:t>
                        </w:r>
                        <w:r>
                          <w:rPr>
                            <w:rFonts w:ascii="Arial"/>
                            <w:color w:val="231F20"/>
                            <w:sz w:val="14"/>
                          </w:rPr>
                          <w:t>5</w:t>
                        </w:r>
                        <w:r>
                          <w:rPr>
                            <w:rFonts w:ascii="Arial"/>
                            <w:color w:val="231F20"/>
                            <w:spacing w:val="-9"/>
                            <w:sz w:val="14"/>
                          </w:rPr>
                          <w:t xml:space="preserve"> </w:t>
                        </w:r>
                        <w:r>
                          <w:rPr>
                            <w:rFonts w:ascii="Arial"/>
                            <w:color w:val="231F20"/>
                            <w:sz w:val="14"/>
                          </w:rPr>
                          <w:t>|</w:t>
                        </w:r>
                        <w:r>
                          <w:rPr>
                            <w:rFonts w:ascii="Arial"/>
                            <w:color w:val="231F20"/>
                            <w:spacing w:val="-9"/>
                            <w:sz w:val="14"/>
                          </w:rPr>
                          <w:t xml:space="preserve"> </w:t>
                        </w:r>
                        <w:r>
                          <w:rPr>
                            <w:rFonts w:ascii="Arial"/>
                            <w:color w:val="231F20"/>
                            <w:sz w:val="14"/>
                          </w:rPr>
                          <w:t>Genes</w:t>
                        </w:r>
                        <w:r>
                          <w:rPr>
                            <w:rFonts w:ascii="Arial"/>
                            <w:color w:val="231F20"/>
                            <w:spacing w:val="-12"/>
                            <w:sz w:val="14"/>
                          </w:rPr>
                          <w:t xml:space="preserve"> </w:t>
                        </w:r>
                        <w:r>
                          <w:rPr>
                            <w:rFonts w:ascii="Arial"/>
                            <w:color w:val="231F20"/>
                            <w:sz w:val="14"/>
                          </w:rPr>
                          <w:t>interactions</w:t>
                        </w:r>
                        <w:r>
                          <w:rPr>
                            <w:rFonts w:ascii="Arial"/>
                            <w:color w:val="231F20"/>
                            <w:spacing w:val="-12"/>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amygdala</w:t>
                        </w:r>
                        <w:r>
                          <w:rPr>
                            <w:rFonts w:ascii="Arial"/>
                            <w:color w:val="231F20"/>
                            <w:spacing w:val="-12"/>
                            <w:sz w:val="14"/>
                          </w:rPr>
                          <w:t xml:space="preserve"> </w:t>
                        </w:r>
                        <w:r>
                          <w:rPr>
                            <w:rFonts w:ascii="Arial"/>
                            <w:color w:val="231F20"/>
                            <w:sz w:val="14"/>
                          </w:rPr>
                          <w:t>5-HTT</w:t>
                        </w:r>
                        <w:r>
                          <w:rPr>
                            <w:rFonts w:ascii="Arial"/>
                            <w:color w:val="231F20"/>
                            <w:spacing w:val="-12"/>
                            <w:sz w:val="14"/>
                          </w:rPr>
                          <w:t xml:space="preserve"> </w:t>
                        </w:r>
                        <w:r>
                          <w:rPr>
                            <w:rFonts w:ascii="Arial"/>
                            <w:color w:val="231F20"/>
                            <w:sz w:val="14"/>
                          </w:rPr>
                          <w:t>co-expression</w:t>
                        </w:r>
                        <w:r>
                          <w:rPr>
                            <w:rFonts w:ascii="Arial"/>
                            <w:color w:val="231F20"/>
                            <w:spacing w:val="-13"/>
                            <w:sz w:val="14"/>
                          </w:rPr>
                          <w:t xml:space="preserve"> </w:t>
                        </w:r>
                        <w:r>
                          <w:rPr>
                            <w:rFonts w:ascii="Arial"/>
                            <w:color w:val="231F20"/>
                            <w:sz w:val="14"/>
                          </w:rPr>
                          <w:t>network.</w:t>
                        </w:r>
                        <w:r>
                          <w:rPr>
                            <w:rFonts w:ascii="Arial"/>
                            <w:color w:val="231F20"/>
                            <w:spacing w:val="-11"/>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border</w:t>
                        </w:r>
                        <w:r>
                          <w:rPr>
                            <w:rFonts w:ascii="Arial"/>
                            <w:color w:val="231F20"/>
                            <w:spacing w:val="-12"/>
                            <w:sz w:val="14"/>
                          </w:rPr>
                          <w:t xml:space="preserve"> </w:t>
                        </w:r>
                        <w:r>
                          <w:rPr>
                            <w:rFonts w:ascii="Arial"/>
                            <w:color w:val="231F20"/>
                            <w:sz w:val="14"/>
                          </w:rPr>
                          <w:t>of</w:t>
                        </w:r>
                        <w:r>
                          <w:rPr>
                            <w:rFonts w:ascii="Arial"/>
                            <w:color w:val="231F20"/>
                            <w:spacing w:val="-13"/>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genes</w:t>
                        </w:r>
                        <w:r>
                          <w:rPr>
                            <w:rFonts w:ascii="Arial"/>
                            <w:color w:val="231F20"/>
                            <w:spacing w:val="-12"/>
                            <w:sz w:val="14"/>
                          </w:rPr>
                          <w:t xml:space="preserve"> </w:t>
                        </w:r>
                        <w:r>
                          <w:rPr>
                            <w:rFonts w:ascii="Arial"/>
                            <w:color w:val="231F20"/>
                            <w:sz w:val="14"/>
                          </w:rPr>
                          <w:t>represents</w:t>
                        </w:r>
                        <w:r>
                          <w:rPr>
                            <w:rFonts w:ascii="Arial"/>
                            <w:color w:val="231F20"/>
                            <w:spacing w:val="-11"/>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out-degree</w:t>
                        </w:r>
                        <w:r>
                          <w:rPr>
                            <w:rFonts w:ascii="Arial"/>
                            <w:color w:val="231F20"/>
                            <w:spacing w:val="-12"/>
                            <w:sz w:val="14"/>
                          </w:rPr>
                          <w:t xml:space="preserve"> </w:t>
                        </w:r>
                        <w:r>
                          <w:rPr>
                            <w:rFonts w:ascii="Arial"/>
                            <w:color w:val="231F20"/>
                            <w:sz w:val="14"/>
                          </w:rPr>
                          <w:t>of</w:t>
                        </w:r>
                        <w:r>
                          <w:rPr>
                            <w:rFonts w:ascii="Arial"/>
                            <w:color w:val="231F20"/>
                            <w:spacing w:val="-13"/>
                            <w:sz w:val="14"/>
                          </w:rPr>
                          <w:t xml:space="preserve"> </w:t>
                        </w:r>
                        <w:r>
                          <w:rPr>
                            <w:rFonts w:ascii="Arial"/>
                            <w:color w:val="231F20"/>
                            <w:sz w:val="14"/>
                          </w:rPr>
                          <w:t>these</w:t>
                        </w:r>
                        <w:r>
                          <w:rPr>
                            <w:rFonts w:ascii="Arial"/>
                            <w:color w:val="231F20"/>
                            <w:spacing w:val="-12"/>
                            <w:sz w:val="14"/>
                          </w:rPr>
                          <w:t xml:space="preserve"> </w:t>
                        </w:r>
                        <w:r>
                          <w:rPr>
                            <w:rFonts w:ascii="Arial"/>
                            <w:color w:val="231F20"/>
                            <w:sz w:val="14"/>
                          </w:rPr>
                          <w:t>nodes,</w:t>
                        </w:r>
                        <w:r>
                          <w:rPr>
                            <w:rFonts w:ascii="Arial"/>
                            <w:color w:val="231F20"/>
                            <w:spacing w:val="-12"/>
                            <w:sz w:val="14"/>
                          </w:rPr>
                          <w:t xml:space="preserve"> </w:t>
                        </w:r>
                        <w:r>
                          <w:rPr>
                            <w:rFonts w:ascii="Arial"/>
                            <w:color w:val="231F20"/>
                            <w:sz w:val="14"/>
                          </w:rPr>
                          <w:t>meaning</w:t>
                        </w:r>
                        <w:r>
                          <w:rPr>
                            <w:rFonts w:ascii="Arial"/>
                            <w:color w:val="231F20"/>
                            <w:spacing w:val="-12"/>
                            <w:sz w:val="14"/>
                          </w:rPr>
                          <w:t xml:space="preserve"> </w:t>
                        </w:r>
                        <w:r>
                          <w:rPr>
                            <w:rFonts w:ascii="Arial"/>
                            <w:color w:val="231F20"/>
                            <w:sz w:val="14"/>
                          </w:rPr>
                          <w:t>the number</w:t>
                        </w:r>
                        <w:r>
                          <w:rPr>
                            <w:rFonts w:ascii="Arial"/>
                            <w:color w:val="231F20"/>
                            <w:spacing w:val="-16"/>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outgoing</w:t>
                        </w:r>
                        <w:r>
                          <w:rPr>
                            <w:rFonts w:ascii="Arial"/>
                            <w:color w:val="231F20"/>
                            <w:spacing w:val="-16"/>
                            <w:sz w:val="14"/>
                          </w:rPr>
                          <w:t xml:space="preserve"> </w:t>
                        </w:r>
                        <w:r>
                          <w:rPr>
                            <w:rFonts w:ascii="Arial"/>
                            <w:color w:val="231F20"/>
                            <w:sz w:val="14"/>
                          </w:rPr>
                          <w:t>relationships.</w:t>
                        </w:r>
                        <w:r>
                          <w:rPr>
                            <w:rFonts w:ascii="Arial"/>
                            <w:color w:val="231F20"/>
                            <w:spacing w:val="-15"/>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larger</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pacing w:val="-3"/>
                            <w:sz w:val="14"/>
                          </w:rPr>
                          <w:t>border,</w:t>
                        </w:r>
                        <w:r>
                          <w:rPr>
                            <w:rFonts w:ascii="Arial"/>
                            <w:color w:val="231F20"/>
                            <w:spacing w:val="-15"/>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stronger</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relationship</w:t>
                        </w:r>
                        <w:r>
                          <w:rPr>
                            <w:rFonts w:ascii="Arial"/>
                            <w:color w:val="231F20"/>
                            <w:spacing w:val="-15"/>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gene</w:t>
                        </w:r>
                        <w:r>
                          <w:rPr>
                            <w:rFonts w:ascii="Arial"/>
                            <w:color w:val="231F20"/>
                            <w:spacing w:val="-16"/>
                            <w:sz w:val="14"/>
                          </w:rPr>
                          <w:t xml:space="preserve"> </w:t>
                        </w:r>
                        <w:r>
                          <w:rPr>
                            <w:rFonts w:ascii="Arial"/>
                            <w:color w:val="231F20"/>
                            <w:sz w:val="14"/>
                          </w:rPr>
                          <w:t>to</w:t>
                        </w:r>
                        <w:r>
                          <w:rPr>
                            <w:rFonts w:ascii="Arial"/>
                            <w:color w:val="231F20"/>
                            <w:spacing w:val="-15"/>
                            <w:sz w:val="14"/>
                          </w:rPr>
                          <w:t xml:space="preserve"> </w:t>
                        </w:r>
                        <w:r>
                          <w:rPr>
                            <w:rFonts w:ascii="Arial"/>
                            <w:color w:val="231F20"/>
                            <w:sz w:val="14"/>
                          </w:rPr>
                          <w:t>other</w:t>
                        </w:r>
                        <w:r>
                          <w:rPr>
                            <w:rFonts w:ascii="Arial"/>
                            <w:color w:val="231F20"/>
                            <w:spacing w:val="-16"/>
                            <w:sz w:val="14"/>
                          </w:rPr>
                          <w:t xml:space="preserve"> </w:t>
                        </w:r>
                        <w:r>
                          <w:rPr>
                            <w:rFonts w:ascii="Arial"/>
                            <w:color w:val="231F20"/>
                            <w:sz w:val="14"/>
                          </w:rPr>
                          <w:t>genes.</w:t>
                        </w:r>
                        <w:r>
                          <w:rPr>
                            <w:rFonts w:ascii="Arial"/>
                            <w:color w:val="231F20"/>
                            <w:spacing w:val="-16"/>
                            <w:sz w:val="14"/>
                          </w:rPr>
                          <w:t xml:space="preserve"> </w:t>
                        </w:r>
                        <w:r>
                          <w:rPr>
                            <w:rFonts w:ascii="Arial"/>
                            <w:color w:val="231F20"/>
                            <w:sz w:val="14"/>
                          </w:rPr>
                          <w:t>The</w:t>
                        </w:r>
                        <w:r>
                          <w:rPr>
                            <w:rFonts w:ascii="Arial"/>
                            <w:color w:val="231F20"/>
                            <w:spacing w:val="-15"/>
                            <w:sz w:val="14"/>
                          </w:rPr>
                          <w:t xml:space="preserve"> </w:t>
                        </w:r>
                        <w:r>
                          <w:rPr>
                            <w:rFonts w:ascii="Arial"/>
                            <w:color w:val="231F20"/>
                            <w:sz w:val="14"/>
                          </w:rPr>
                          <w:t>size</w:t>
                        </w:r>
                        <w:r>
                          <w:rPr>
                            <w:rFonts w:ascii="Arial"/>
                            <w:color w:val="231F20"/>
                            <w:spacing w:val="-16"/>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the</w:t>
                        </w:r>
                        <w:r>
                          <w:rPr>
                            <w:rFonts w:ascii="Arial"/>
                            <w:color w:val="231F20"/>
                            <w:spacing w:val="-15"/>
                            <w:sz w:val="14"/>
                          </w:rPr>
                          <w:t xml:space="preserve"> </w:t>
                        </w:r>
                        <w:r>
                          <w:rPr>
                            <w:rFonts w:ascii="Arial"/>
                            <w:color w:val="231F20"/>
                            <w:sz w:val="14"/>
                          </w:rPr>
                          <w:t>nodes</w:t>
                        </w:r>
                        <w:r>
                          <w:rPr>
                            <w:rFonts w:ascii="Arial"/>
                            <w:color w:val="231F20"/>
                            <w:spacing w:val="-16"/>
                            <w:sz w:val="14"/>
                          </w:rPr>
                          <w:t xml:space="preserve"> </w:t>
                        </w:r>
                        <w:r>
                          <w:rPr>
                            <w:rFonts w:ascii="Arial"/>
                            <w:color w:val="231F20"/>
                            <w:sz w:val="14"/>
                          </w:rPr>
                          <w:t>represents</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in-degree,</w:t>
                        </w:r>
                        <w:r>
                          <w:rPr>
                            <w:rFonts w:ascii="Arial"/>
                            <w:color w:val="231F20"/>
                            <w:spacing w:val="-15"/>
                            <w:sz w:val="14"/>
                          </w:rPr>
                          <w:t xml:space="preserve"> </w:t>
                        </w:r>
                        <w:r>
                          <w:rPr>
                            <w:rFonts w:ascii="Arial"/>
                            <w:color w:val="231F20"/>
                            <w:sz w:val="14"/>
                          </w:rPr>
                          <w:t>i.e., the</w:t>
                        </w:r>
                        <w:r>
                          <w:rPr>
                            <w:rFonts w:ascii="Arial"/>
                            <w:color w:val="231F20"/>
                            <w:spacing w:val="-12"/>
                            <w:sz w:val="14"/>
                          </w:rPr>
                          <w:t xml:space="preserve"> </w:t>
                        </w:r>
                        <w:r>
                          <w:rPr>
                            <w:rFonts w:ascii="Arial"/>
                            <w:color w:val="231F20"/>
                            <w:sz w:val="14"/>
                          </w:rPr>
                          <w:t>number</w:t>
                        </w:r>
                        <w:r>
                          <w:rPr>
                            <w:rFonts w:ascii="Arial"/>
                            <w:color w:val="231F20"/>
                            <w:spacing w:val="-12"/>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incoming</w:t>
                        </w:r>
                        <w:r>
                          <w:rPr>
                            <w:rFonts w:ascii="Arial"/>
                            <w:color w:val="231F20"/>
                            <w:spacing w:val="-11"/>
                            <w:sz w:val="14"/>
                          </w:rPr>
                          <w:t xml:space="preserve"> </w:t>
                        </w:r>
                        <w:r>
                          <w:rPr>
                            <w:rFonts w:ascii="Arial"/>
                            <w:color w:val="231F20"/>
                            <w:sz w:val="14"/>
                          </w:rPr>
                          <w:t>relationships</w:t>
                        </w:r>
                        <w:r>
                          <w:rPr>
                            <w:rFonts w:ascii="Arial"/>
                            <w:color w:val="231F20"/>
                            <w:spacing w:val="-11"/>
                            <w:sz w:val="14"/>
                          </w:rPr>
                          <w:t xml:space="preserve"> </w:t>
                        </w:r>
                        <w:r>
                          <w:rPr>
                            <w:rFonts w:ascii="Arial"/>
                            <w:color w:val="231F20"/>
                            <w:sz w:val="14"/>
                          </w:rPr>
                          <w:t>with</w:t>
                        </w:r>
                        <w:r>
                          <w:rPr>
                            <w:rFonts w:ascii="Arial"/>
                            <w:color w:val="231F20"/>
                            <w:spacing w:val="-12"/>
                            <w:sz w:val="14"/>
                          </w:rPr>
                          <w:t xml:space="preserve"> </w:t>
                        </w:r>
                        <w:r>
                          <w:rPr>
                            <w:rFonts w:ascii="Arial"/>
                            <w:color w:val="231F20"/>
                            <w:sz w:val="14"/>
                          </w:rPr>
                          <w:t>neighbors.</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bigger</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node,</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higher</w:t>
                        </w:r>
                        <w:r>
                          <w:rPr>
                            <w:rFonts w:ascii="Arial"/>
                            <w:color w:val="231F20"/>
                            <w:spacing w:val="-11"/>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relationships</w:t>
                        </w:r>
                        <w:r>
                          <w:rPr>
                            <w:rFonts w:ascii="Arial"/>
                            <w:color w:val="231F20"/>
                            <w:spacing w:val="-11"/>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other</w:t>
                        </w:r>
                        <w:r>
                          <w:rPr>
                            <w:rFonts w:ascii="Arial"/>
                            <w:color w:val="231F20"/>
                            <w:spacing w:val="-12"/>
                            <w:sz w:val="14"/>
                          </w:rPr>
                          <w:t xml:space="preserve"> </w:t>
                        </w:r>
                        <w:r>
                          <w:rPr>
                            <w:rFonts w:ascii="Arial"/>
                            <w:color w:val="231F20"/>
                            <w:sz w:val="14"/>
                          </w:rPr>
                          <w:t>genes</w:t>
                        </w:r>
                        <w:r>
                          <w:rPr>
                            <w:rFonts w:ascii="Arial"/>
                            <w:color w:val="231F20"/>
                            <w:spacing w:val="-11"/>
                            <w:sz w:val="14"/>
                          </w:rPr>
                          <w:t xml:space="preserve"> </w:t>
                        </w:r>
                        <w:r>
                          <w:rPr>
                            <w:rFonts w:ascii="Arial"/>
                            <w:color w:val="231F20"/>
                            <w:sz w:val="14"/>
                          </w:rPr>
                          <w:t>to</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target</w:t>
                        </w:r>
                        <w:r>
                          <w:rPr>
                            <w:rFonts w:ascii="Arial"/>
                            <w:color w:val="231F20"/>
                            <w:spacing w:val="-11"/>
                            <w:sz w:val="14"/>
                          </w:rPr>
                          <w:t xml:space="preserve"> </w:t>
                        </w:r>
                        <w:r>
                          <w:rPr>
                            <w:rFonts w:ascii="Arial"/>
                            <w:color w:val="231F20"/>
                            <w:sz w:val="14"/>
                          </w:rPr>
                          <w:t>gene.</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edges</w:t>
                        </w:r>
                        <w:r>
                          <w:rPr>
                            <w:rFonts w:ascii="Arial"/>
                            <w:color w:val="231F20"/>
                            <w:spacing w:val="-12"/>
                            <w:sz w:val="14"/>
                          </w:rPr>
                          <w:t xml:space="preserve"> </w:t>
                        </w:r>
                        <w:r>
                          <w:rPr>
                            <w:rFonts w:ascii="Arial"/>
                            <w:color w:val="231F20"/>
                            <w:sz w:val="14"/>
                          </w:rPr>
                          <w:t>represent</w:t>
                        </w:r>
                      </w:p>
                      <w:p w14:paraId="2E847F1E" w14:textId="77777777" w:rsidR="00B976F7" w:rsidRDefault="00B976F7">
                        <w:pPr>
                          <w:spacing w:line="159" w:lineRule="exact"/>
                          <w:ind w:left="103"/>
                          <w:rPr>
                            <w:rFonts w:ascii="Arial"/>
                            <w:sz w:val="14"/>
                          </w:rPr>
                        </w:pPr>
                        <w:r>
                          <w:rPr>
                            <w:rFonts w:ascii="Arial"/>
                            <w:color w:val="231F20"/>
                            <w:sz w:val="14"/>
                          </w:rPr>
                          <w:t>co-expression. Color and thickness were used to identify the most co-expressed genes, darker, and thicker represent higher co-expression.</w:t>
                        </w:r>
                      </w:p>
                    </w:txbxContent>
                  </v:textbox>
                </v:shape>
                <w10:wrap type="tight" anchorx="margin"/>
              </v:group>
            </w:pict>
          </mc:Fallback>
        </mc:AlternateContent>
      </w:r>
    </w:p>
    <w:p w14:paraId="4D486379" w14:textId="5F20C0A0" w:rsidR="00B976F7" w:rsidRPr="00B716F8" w:rsidRDefault="00807DFE" w:rsidP="00B976F7">
      <w:pPr>
        <w:jc w:val="both"/>
      </w:pPr>
      <w:r w:rsidRPr="00B716F8">
        <w:t>Figure 1: Representation of the gene’s interactions of the amygdala 5-HTT co-expression network. The larger the border, the stronger the relationship of the gene to other genes. The size of the nodes represents the number of incoming relationships with neighbors. The bigger the node, the higher the relationships of other genes to the target gene. The edges represent co-expression. Color and thickness were used to identify the most co-expressed genes, darker, and thicker represent higher co-expression.</w:t>
      </w:r>
    </w:p>
    <w:p w14:paraId="142DB1B5" w14:textId="2F059969" w:rsidR="00F817ED" w:rsidRPr="00B716F8" w:rsidRDefault="00B552DE" w:rsidP="00807DFE">
      <w:pPr>
        <w:ind w:firstLine="720"/>
        <w:jc w:val="both"/>
      </w:pPr>
      <w:r w:rsidRPr="00B716F8">
        <w:lastRenderedPageBreak/>
        <w:t>B</w:t>
      </w:r>
      <w:r w:rsidR="005F2300" w:rsidRPr="00B716F8">
        <w:t>ased on their functional annotation in the National Center for Biotechnology Information, U.S. National Library of Medicine</w:t>
      </w:r>
      <w:r w:rsidR="00DD4663" w:rsidRPr="00B716F8">
        <w:t xml:space="preserve">, </w:t>
      </w:r>
      <w:r w:rsidR="005F2300" w:rsidRPr="00B716F8">
        <w:rPr>
          <w:b/>
          <w:bCs/>
        </w:rPr>
        <w:t>NCBI Variation Viewer</w:t>
      </w:r>
      <w:r w:rsidRPr="00B716F8">
        <w:t xml:space="preserve"> (C)</w:t>
      </w:r>
      <w:r w:rsidR="005F2300" w:rsidRPr="00B716F8">
        <w:t xml:space="preserve">, using GRCh37.p13, we gathered all the SNPs from these genes and merged this list with the SNPs from the </w:t>
      </w:r>
      <w:proofErr w:type="spellStart"/>
      <w:r w:rsidR="005F2300" w:rsidRPr="00B716F8">
        <w:rPr>
          <w:b/>
          <w:bCs/>
        </w:rPr>
        <w:t>GTEx</w:t>
      </w:r>
      <w:proofErr w:type="spellEnd"/>
      <w:r w:rsidR="005F2300" w:rsidRPr="00B716F8">
        <w:rPr>
          <w:b/>
          <w:bCs/>
        </w:rPr>
        <w:t xml:space="preserve"> data</w:t>
      </w:r>
      <w:r w:rsidRPr="00B716F8">
        <w:t>(D)</w:t>
      </w:r>
      <w:r w:rsidR="005F2300" w:rsidRPr="00B716F8">
        <w:t xml:space="preserve"> in human amygdala to form a list of common SNPs. The list of common SNPs was then</w:t>
      </w:r>
      <w:r w:rsidR="00DD4663" w:rsidRPr="00B716F8">
        <w:t xml:space="preserve"> filtered by</w:t>
      </w:r>
      <w:r w:rsidR="005F2300" w:rsidRPr="00B716F8">
        <w:t xml:space="preserve"> subject</w:t>
      </w:r>
      <w:r w:rsidR="00DD4663" w:rsidRPr="00B716F8">
        <w:t xml:space="preserve">ing it </w:t>
      </w:r>
      <w:r w:rsidR="005F2300" w:rsidRPr="00B716F8">
        <w:t xml:space="preserve">to linkage disequilibrium clumping (r2 &lt; 0.25), which resulted in </w:t>
      </w:r>
      <w:r w:rsidR="00DD4663" w:rsidRPr="00B716F8">
        <w:t xml:space="preserve">a total of </w:t>
      </w:r>
      <w:r w:rsidR="005F2300" w:rsidRPr="00B716F8">
        <w:t>463 SNPs.</w:t>
      </w:r>
    </w:p>
    <w:p w14:paraId="13216332" w14:textId="52E029F3" w:rsidR="00CF609F" w:rsidRPr="00B716F8" w:rsidRDefault="005F2300" w:rsidP="00807DFE">
      <w:pPr>
        <w:ind w:firstLine="720"/>
        <w:jc w:val="both"/>
      </w:pPr>
      <w:r w:rsidRPr="00B716F8">
        <w:t xml:space="preserve">In </w:t>
      </w:r>
      <w:proofErr w:type="spellStart"/>
      <w:r w:rsidRPr="00B716F8">
        <w:t>ePRS</w:t>
      </w:r>
      <w:proofErr w:type="spellEnd"/>
      <w:r w:rsidRPr="00B716F8">
        <w:t xml:space="preserve"> calculation, alleles at a given cis-SNP were weighed by the estimated effect of the genotype on gene expression (expression quantitative trait loci from </w:t>
      </w:r>
      <w:proofErr w:type="spellStart"/>
      <w:r w:rsidRPr="00B716F8">
        <w:t>GT</w:t>
      </w:r>
      <w:r w:rsidR="006E7405" w:rsidRPr="00B716F8">
        <w:t>Ex</w:t>
      </w:r>
      <w:proofErr w:type="spellEnd"/>
      <w:r w:rsidRPr="00B716F8">
        <w:t xml:space="preserve">, in which the effect allele is the alternative allele). Final </w:t>
      </w:r>
      <w:proofErr w:type="spellStart"/>
      <w:r w:rsidRPr="00B716F8">
        <w:t>ePRS</w:t>
      </w:r>
      <w:proofErr w:type="spellEnd"/>
      <w:r w:rsidRPr="00B716F8">
        <w:t xml:space="preserve"> was obtained by summation over all SNPs accounting for the sign of correlation coefficient between the genes and 5HTT gene expression.</w:t>
      </w:r>
      <w:r w:rsidR="00DD4663" w:rsidRPr="00B716F8">
        <w:t xml:space="preserve"> </w:t>
      </w:r>
      <w:r w:rsidRPr="00B716F8">
        <w:t xml:space="preserve">For more information on </w:t>
      </w:r>
      <w:proofErr w:type="spellStart"/>
      <w:r w:rsidRPr="00B716F8">
        <w:t>ePRS</w:t>
      </w:r>
      <w:proofErr w:type="spellEnd"/>
      <w:r w:rsidRPr="00B716F8">
        <w:t xml:space="preserve"> calculation, see Hari </w:t>
      </w:r>
      <w:proofErr w:type="spellStart"/>
      <w:r w:rsidRPr="00B716F8">
        <w:t>Dass</w:t>
      </w:r>
      <w:proofErr w:type="spellEnd"/>
      <w:r w:rsidRPr="00B716F8">
        <w:t xml:space="preserve"> et al. (2019)</w:t>
      </w:r>
      <w:r w:rsidR="00290329" w:rsidRPr="00B716F8">
        <w:fldChar w:fldCharType="begin">
          <w:fldData xml:space="preserve">PEVuZE5vdGU+PENpdGU+PEF1dGhvcj5IYXJpIERhc3M8L0F1dGhvcj48WWVhcj4yMDE5PC9ZZWFy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</w:fldData>
        </w:fldChar>
      </w:r>
      <w:r w:rsidR="00B976F7" w:rsidRPr="00B716F8">
        <w:instrText xml:space="preserve"> ADDIN EN.CITE </w:instrText>
      </w:r>
      <w:r w:rsidR="00B976F7" w:rsidRPr="00B716F8">
        <w:fldChar w:fldCharType="begin">
          <w:fldData xml:space="preserve">PEVuZE5vdGU+PENpdGU+PEF1dGhvcj5IYXJpIERhc3M8L0F1dGhvcj48WWVhcj4yMDE5PC9ZZWFy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</w:fldData>
        </w:fldChar>
      </w:r>
      <w:r w:rsidR="00B976F7" w:rsidRPr="00B716F8">
        <w:instrText xml:space="preserve"> ADDIN EN.CITE.DATA </w:instrText>
      </w:r>
      <w:r w:rsidR="00B976F7" w:rsidRPr="00B716F8">
        <w:fldChar w:fldCharType="end"/>
      </w:r>
      <w:r w:rsidR="00290329" w:rsidRPr="00B716F8">
        <w:fldChar w:fldCharType="separate"/>
      </w:r>
      <w:r w:rsidR="00B976F7" w:rsidRPr="00B716F8">
        <w:rPr>
          <w:noProof/>
          <w:vertAlign w:val="superscript"/>
        </w:rPr>
        <w:t>6</w:t>
      </w:r>
      <w:r w:rsidR="00290329" w:rsidRPr="00B716F8">
        <w:fldChar w:fldCharType="end"/>
      </w:r>
      <w:r w:rsidRPr="00B716F8">
        <w:t xml:space="preserve">. The summation of these values from the total number of SNPs provides the amygdala 5-HTT-ePRS score (Table 1 shows the final gene list). Figure </w:t>
      </w:r>
      <w:r w:rsidR="00B976F7" w:rsidRPr="00B716F8">
        <w:t>2</w:t>
      </w:r>
      <w:r w:rsidRPr="00B716F8">
        <w:t xml:space="preserve"> illustrates the steps involved in the creation of the </w:t>
      </w:r>
      <w:proofErr w:type="spellStart"/>
      <w:r w:rsidRPr="00B716F8">
        <w:t>ePRS</w:t>
      </w:r>
      <w:proofErr w:type="spellEnd"/>
      <w:r w:rsidRPr="00B716F8">
        <w:t>.</w:t>
      </w:r>
    </w:p>
    <w:p w14:paraId="2C3E8A85" w14:textId="0B0832A4" w:rsidR="005F2300" w:rsidRPr="00B716F8" w:rsidRDefault="005D73DA" w:rsidP="00B976F7">
      <w:pPr>
        <w:jc w:val="both"/>
      </w:pPr>
      <w:r w:rsidRPr="00B716F8">
        <w:rPr>
          <w:noProof/>
        </w:rPr>
        <w:drawing>
          <wp:anchor distT="0" distB="0" distL="114300" distR="114300" simplePos="0" relativeHeight="251658240" behindDoc="1" locked="0" layoutInCell="1" allowOverlap="1" wp14:anchorId="07F7A165" wp14:editId="5211FDDB">
            <wp:simplePos x="0" y="0"/>
            <wp:positionH relativeFrom="margin">
              <wp:posOffset>387706</wp:posOffset>
            </wp:positionH>
            <wp:positionV relativeFrom="paragraph">
              <wp:posOffset>290525</wp:posOffset>
            </wp:positionV>
            <wp:extent cx="4864100" cy="2847975"/>
            <wp:effectExtent l="0" t="0" r="0" b="9525"/>
            <wp:wrapTight wrapText="bothSides">
              <wp:wrapPolygon edited="0">
                <wp:start x="0" y="0"/>
                <wp:lineTo x="0" y="21528"/>
                <wp:lineTo x="21487" y="21528"/>
                <wp:lineTo x="2148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64100" cy="2847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71E2B4" w14:textId="08C1B9F9" w:rsidR="005F2300" w:rsidRPr="00B716F8" w:rsidRDefault="005F2300" w:rsidP="00B976F7">
      <w:pPr>
        <w:jc w:val="both"/>
      </w:pPr>
    </w:p>
    <w:p w14:paraId="06F67238" w14:textId="37887FDF" w:rsidR="005F2300" w:rsidRPr="00B716F8" w:rsidRDefault="005F2300" w:rsidP="00B976F7">
      <w:pPr>
        <w:jc w:val="both"/>
      </w:pPr>
    </w:p>
    <w:p w14:paraId="0A9E6A54" w14:textId="7A61C399" w:rsidR="005F2300" w:rsidRPr="00B716F8" w:rsidRDefault="005F2300" w:rsidP="00B976F7">
      <w:pPr>
        <w:jc w:val="both"/>
      </w:pPr>
    </w:p>
    <w:p w14:paraId="1399AF6F" w14:textId="09EBE9B4" w:rsidR="005F2300" w:rsidRPr="00B716F8" w:rsidRDefault="005F2300" w:rsidP="00B976F7">
      <w:pPr>
        <w:jc w:val="both"/>
      </w:pPr>
    </w:p>
    <w:p w14:paraId="3A715098" w14:textId="282DA585" w:rsidR="005F2300" w:rsidRPr="00B716F8" w:rsidRDefault="005F2300" w:rsidP="00B976F7">
      <w:pPr>
        <w:jc w:val="both"/>
      </w:pPr>
    </w:p>
    <w:p w14:paraId="7A33B209" w14:textId="2C41F17E" w:rsidR="005F2300" w:rsidRPr="00B716F8" w:rsidRDefault="005F2300" w:rsidP="00B976F7">
      <w:pPr>
        <w:jc w:val="both"/>
      </w:pPr>
    </w:p>
    <w:p w14:paraId="78DA29BD" w14:textId="648035FD" w:rsidR="005F2300" w:rsidRPr="00B716F8" w:rsidRDefault="005F2300" w:rsidP="00B976F7">
      <w:pPr>
        <w:jc w:val="both"/>
      </w:pPr>
    </w:p>
    <w:p w14:paraId="25A40E58" w14:textId="21C6FADF" w:rsidR="005F2300" w:rsidRPr="00B716F8" w:rsidRDefault="005F2300" w:rsidP="00B976F7">
      <w:pPr>
        <w:jc w:val="both"/>
      </w:pPr>
    </w:p>
    <w:p w14:paraId="3075FB4C" w14:textId="77777777" w:rsidR="00DD4663" w:rsidRPr="00B716F8" w:rsidRDefault="00DD4663" w:rsidP="00B976F7">
      <w:pPr>
        <w:jc w:val="both"/>
      </w:pPr>
    </w:p>
    <w:p w14:paraId="7417158C" w14:textId="77777777" w:rsidR="00DD4663" w:rsidRPr="00B716F8" w:rsidRDefault="00DD4663" w:rsidP="00B976F7">
      <w:pPr>
        <w:jc w:val="both"/>
      </w:pPr>
    </w:p>
    <w:p w14:paraId="17FF810A" w14:textId="4095860F" w:rsidR="005D73DA" w:rsidRPr="00B716F8" w:rsidRDefault="00162525" w:rsidP="00807DFE">
      <w:pPr>
        <w:ind w:left="567" w:right="996"/>
        <w:jc w:val="both"/>
      </w:pPr>
      <w:r w:rsidRPr="00B716F8">
        <w:t xml:space="preserve">Figure </w:t>
      </w:r>
      <w:r w:rsidR="00B976F7" w:rsidRPr="00B716F8">
        <w:t>2</w:t>
      </w:r>
      <w:r w:rsidRPr="00B716F8">
        <w:t xml:space="preserve">. Flowchart depicting the steps involved in creating the expression-based polygenic risk score based on genes co-expressed with serotonin transporter gene in amygdala using gene co-expression databases: </w:t>
      </w:r>
      <w:proofErr w:type="spellStart"/>
      <w:r w:rsidRPr="00B716F8">
        <w:t>GeneNetwork</w:t>
      </w:r>
      <w:proofErr w:type="spellEnd"/>
      <w:r w:rsidRPr="00B716F8">
        <w:t xml:space="preserve"> was used to generate a co-expression matrix with 5-HTT gene in the amygdala in mice (absolute value of the co-expression correlation r ≥ 0.5); </w:t>
      </w:r>
      <w:proofErr w:type="spellStart"/>
      <w:r w:rsidRPr="00B716F8">
        <w:t>BrainSpan</w:t>
      </w:r>
      <w:proofErr w:type="spellEnd"/>
      <w:r w:rsidRPr="00B716F8">
        <w:t xml:space="preserve"> was then used to identify consensus human transcripts from this list; </w:t>
      </w:r>
      <w:proofErr w:type="spellStart"/>
      <w:r w:rsidRPr="00B716F8">
        <w:t>BrainSpan</w:t>
      </w:r>
      <w:proofErr w:type="spellEnd"/>
      <w:r w:rsidRPr="00B716F8">
        <w:t xml:space="preserve"> was also used for selecting genes differentially expressed at ≥1.5-fold during child and fetal development as compared to adulthood within the same brain areas. Based on their functional annotation in the National Center for Biotechnology Information, U.S. National Library of Medicine, we gathered all the existing SNPs from these genes and subjected this list of SNPs to linkage disequilibrium clumping. We used a count function of the number of alleles at a given SNP (rs1, rs2…) weighted by the estimated effect of the genotype associated with gene expression. The sum of these values from the total number of SNPs provides the amygdala 5-HTT </w:t>
      </w:r>
      <w:proofErr w:type="spellStart"/>
      <w:r w:rsidRPr="00B716F8">
        <w:t>ePRS</w:t>
      </w:r>
      <w:proofErr w:type="spellEnd"/>
      <w:r w:rsidRPr="00B716F8">
        <w:t xml:space="preserve"> score.</w:t>
      </w:r>
    </w:p>
    <w:p w14:paraId="45BE5BA9" w14:textId="0D5C24DC" w:rsidR="005D73DA" w:rsidRPr="00B716F8" w:rsidRDefault="00807DFE" w:rsidP="00B976F7">
      <w:pPr>
        <w:jc w:val="both"/>
      </w:pPr>
      <w:r w:rsidRPr="00B716F8">
        <w:lastRenderedPageBreak/>
        <w:t>References</w:t>
      </w:r>
    </w:p>
    <w:p w14:paraId="3B7DF77F" w14:textId="77777777" w:rsidR="00B976F7" w:rsidRPr="00AD607F" w:rsidRDefault="00625A84" w:rsidP="00B976F7">
      <w:pPr>
        <w:pStyle w:val="EndNoteBibliography"/>
        <w:spacing w:after="0"/>
        <w:ind w:left="720" w:hanging="720"/>
        <w:rPr>
          <w:lang w:val="fr-CA"/>
        </w:rPr>
      </w:pPr>
      <w:r w:rsidRPr="00B716F8">
        <w:fldChar w:fldCharType="begin"/>
      </w:r>
      <w:r w:rsidRPr="00B716F8">
        <w:instrText xml:space="preserve"> ADDIN EN.REFLIST </w:instrText>
      </w:r>
      <w:r w:rsidRPr="00B716F8">
        <w:fldChar w:fldCharType="separate"/>
      </w:r>
      <w:r w:rsidR="00B976F7" w:rsidRPr="00B716F8">
        <w:t>1.</w:t>
      </w:r>
      <w:r w:rsidR="00B976F7" w:rsidRPr="00B716F8">
        <w:tab/>
        <w:t xml:space="preserve">de Lima RMS, Barth B, Arcego DM, et al. Amygdala 5-HTT Gene Network Moderates the Effects of Postnatal Adversity on Attention Problems: Anatomo-Functional Correlation and Epigenetic Changes. </w:t>
      </w:r>
      <w:r w:rsidR="00B976F7" w:rsidRPr="00AD607F">
        <w:rPr>
          <w:i/>
          <w:lang w:val="fr-CA"/>
        </w:rPr>
        <w:t xml:space="preserve">Front Neurosci-Switz. </w:t>
      </w:r>
      <w:r w:rsidR="00B976F7" w:rsidRPr="00AD607F">
        <w:rPr>
          <w:lang w:val="fr-CA"/>
        </w:rPr>
        <w:t>2020;14(198).</w:t>
      </w:r>
    </w:p>
    <w:p w14:paraId="01642F16" w14:textId="77777777" w:rsidR="00B976F7" w:rsidRPr="00B716F8" w:rsidRDefault="00B976F7" w:rsidP="00B976F7">
      <w:pPr>
        <w:pStyle w:val="EndNoteBibliography"/>
        <w:spacing w:after="0"/>
        <w:ind w:left="720" w:hanging="720"/>
      </w:pPr>
      <w:r w:rsidRPr="00AD607F">
        <w:rPr>
          <w:lang w:val="fr-CA"/>
        </w:rPr>
        <w:t>2.</w:t>
      </w:r>
      <w:r w:rsidRPr="00AD607F">
        <w:rPr>
          <w:lang w:val="fr-CA"/>
        </w:rPr>
        <w:tab/>
        <w:t xml:space="preserve">Silveira PP, Pokhvisneva I, Parent C, et al. </w:t>
      </w:r>
      <w:r w:rsidRPr="00B716F8">
        <w:t xml:space="preserve">Cumulative prenatal exposure to adversity reveals associations with a broad range of neurodevelopmental outcomes that are moderated by a novel, biologically informed polygenetic score based on the serotonin transporter solute carrier family C6, member 4 (SLC6A4) gene expression. </w:t>
      </w:r>
      <w:r w:rsidRPr="00B716F8">
        <w:rPr>
          <w:i/>
        </w:rPr>
        <w:t xml:space="preserve">Dev Psychopathol. </w:t>
      </w:r>
      <w:r w:rsidRPr="00B716F8">
        <w:t>2017;29(5):1601-1617.</w:t>
      </w:r>
    </w:p>
    <w:p w14:paraId="623AB1E0" w14:textId="77777777" w:rsidR="00B976F7" w:rsidRPr="00B716F8" w:rsidRDefault="00B976F7" w:rsidP="00B976F7">
      <w:pPr>
        <w:pStyle w:val="EndNoteBibliography"/>
        <w:spacing w:after="0"/>
        <w:ind w:left="720" w:hanging="720"/>
      </w:pPr>
      <w:r w:rsidRPr="00B716F8">
        <w:t>3.</w:t>
      </w:r>
      <w:r w:rsidRPr="00B716F8">
        <w:tab/>
        <w:t xml:space="preserve">Miguel PM, Deniz BF, Deckmann I, et al. Prefrontal cortex dysfunction in hypoxic-ischaemic encephalopathy contributes to executive function impairments in rats: Potential contribution for attention-deficit/hyperactivity disorder. </w:t>
      </w:r>
      <w:r w:rsidRPr="00B716F8">
        <w:rPr>
          <w:i/>
        </w:rPr>
        <w:t xml:space="preserve">The world journal of biological psychiatry : the official journal of the World Federation of Societies of Biological Psychiatry. </w:t>
      </w:r>
      <w:r w:rsidRPr="00B716F8">
        <w:t>2017:1-14.</w:t>
      </w:r>
    </w:p>
    <w:p w14:paraId="74359321" w14:textId="77777777" w:rsidR="00B976F7" w:rsidRPr="00B716F8" w:rsidRDefault="00B976F7" w:rsidP="00B976F7">
      <w:pPr>
        <w:pStyle w:val="EndNoteBibliography"/>
        <w:spacing w:after="0"/>
        <w:ind w:left="720" w:hanging="720"/>
      </w:pPr>
      <w:r w:rsidRPr="00B716F8">
        <w:t>4.</w:t>
      </w:r>
      <w:r w:rsidRPr="00B716F8">
        <w:tab/>
        <w:t xml:space="preserve">Mulligan MK, Mozhui K, Prins P, Williams RW. GeneNetwork: a toolbox for systems genetics. In: </w:t>
      </w:r>
      <w:r w:rsidRPr="00B716F8">
        <w:rPr>
          <w:i/>
        </w:rPr>
        <w:t>Systems Genetics.</w:t>
      </w:r>
      <w:r w:rsidRPr="00B716F8">
        <w:t xml:space="preserve"> Springer; 2017:75-120.</w:t>
      </w:r>
    </w:p>
    <w:p w14:paraId="123C48A3" w14:textId="77777777" w:rsidR="00B976F7" w:rsidRPr="00B716F8" w:rsidRDefault="00B976F7" w:rsidP="00B976F7">
      <w:pPr>
        <w:pStyle w:val="EndNoteBibliography"/>
        <w:spacing w:after="0"/>
        <w:ind w:left="720" w:hanging="720"/>
      </w:pPr>
      <w:r w:rsidRPr="00B716F8">
        <w:t>5.</w:t>
      </w:r>
      <w:r w:rsidRPr="00B716F8">
        <w:tab/>
        <w:t xml:space="preserve">Miller JA, Ding S-L, Sunkin SM, et al. Transcriptional landscape of the prenatal human brain. </w:t>
      </w:r>
      <w:r w:rsidRPr="00B716F8">
        <w:rPr>
          <w:i/>
        </w:rPr>
        <w:t xml:space="preserve">Nature. </w:t>
      </w:r>
      <w:r w:rsidRPr="00B716F8">
        <w:t>2014;508(7495):199-206.</w:t>
      </w:r>
    </w:p>
    <w:p w14:paraId="3EE48820" w14:textId="77777777" w:rsidR="00B976F7" w:rsidRPr="00B716F8" w:rsidRDefault="00B976F7" w:rsidP="00B976F7">
      <w:pPr>
        <w:pStyle w:val="EndNoteBibliography"/>
        <w:ind w:left="720" w:hanging="720"/>
      </w:pPr>
      <w:r w:rsidRPr="00B716F8">
        <w:t>6.</w:t>
      </w:r>
      <w:r w:rsidRPr="00B716F8">
        <w:tab/>
        <w:t xml:space="preserve">Hari Dass SA, McCracken K, Pokhvisneva I, et al. A biologically-informed polygenic score identifies endophenotypes and clinical conditions associated with the insulin receptor function on specific brain regions. </w:t>
      </w:r>
      <w:r w:rsidRPr="00B716F8">
        <w:rPr>
          <w:i/>
        </w:rPr>
        <w:t xml:space="preserve">EBioMedicine. </w:t>
      </w:r>
      <w:r w:rsidRPr="00B716F8">
        <w:t>2019;42:188-202.</w:t>
      </w:r>
    </w:p>
    <w:p w14:paraId="1167C15A" w14:textId="1B7F8A39" w:rsidR="005F2300" w:rsidRPr="00B716F8" w:rsidRDefault="00625A84" w:rsidP="00B976F7">
      <w:pPr>
        <w:jc w:val="both"/>
      </w:pPr>
      <w:r w:rsidRPr="00B716F8">
        <w:fldChar w:fldCharType="end"/>
      </w:r>
    </w:p>
    <w:sectPr w:rsidR="005F2300" w:rsidRPr="00B716F8" w:rsidSect="00807DFE">
      <w:pgSz w:w="12240" w:h="15840"/>
      <w:pgMar w:top="1440" w:right="1440" w:bottom="1276"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s2x5x5rzxxxes0t655sxh0rvw0pwrpwtw&quot;&gt;My EndNote Library_repared-Converted93&lt;record-ids&gt;&lt;item&gt;9635&lt;/item&gt;&lt;item&gt;16557&lt;/item&gt;&lt;item&gt;16629&lt;/item&gt;&lt;item&gt;16734&lt;/item&gt;&lt;item&gt;16785&lt;/item&gt;&lt;item&gt;16786&lt;/item&gt;&lt;/record-ids&gt;&lt;/item&gt;&lt;/Libraries&gt;"/>
  </w:docVars>
  <w:rsids>
    <w:rsidRoot w:val="005F2300"/>
    <w:rsid w:val="001306C8"/>
    <w:rsid w:val="0013335A"/>
    <w:rsid w:val="00157A72"/>
    <w:rsid w:val="00162525"/>
    <w:rsid w:val="00231555"/>
    <w:rsid w:val="00290329"/>
    <w:rsid w:val="002B2A88"/>
    <w:rsid w:val="00341C81"/>
    <w:rsid w:val="003460E7"/>
    <w:rsid w:val="005D73DA"/>
    <w:rsid w:val="005F2300"/>
    <w:rsid w:val="00625A84"/>
    <w:rsid w:val="00674628"/>
    <w:rsid w:val="006E7405"/>
    <w:rsid w:val="007268FC"/>
    <w:rsid w:val="007E5DB5"/>
    <w:rsid w:val="00807DFE"/>
    <w:rsid w:val="00813859"/>
    <w:rsid w:val="00833E24"/>
    <w:rsid w:val="00876F39"/>
    <w:rsid w:val="00902515"/>
    <w:rsid w:val="00AD607F"/>
    <w:rsid w:val="00AF309F"/>
    <w:rsid w:val="00B552DE"/>
    <w:rsid w:val="00B716F8"/>
    <w:rsid w:val="00B75592"/>
    <w:rsid w:val="00B976F7"/>
    <w:rsid w:val="00CF609F"/>
    <w:rsid w:val="00DD4663"/>
    <w:rsid w:val="00E3297C"/>
    <w:rsid w:val="00E56392"/>
    <w:rsid w:val="00F817ED"/>
    <w:rsid w:val="00FB00B7"/>
    <w:rsid w:val="00FB7CB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4AF383"/>
  <w15:chartTrackingRefBased/>
  <w15:docId w15:val="{DFBFD921-B624-4BCE-9B36-E7310C0E5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1555"/>
    <w:rPr>
      <w:color w:val="0563C1" w:themeColor="hyperlink"/>
      <w:u w:val="single"/>
    </w:rPr>
  </w:style>
  <w:style w:type="character" w:styleId="UnresolvedMention">
    <w:name w:val="Unresolved Mention"/>
    <w:basedOn w:val="DefaultParagraphFont"/>
    <w:uiPriority w:val="99"/>
    <w:semiHidden/>
    <w:unhideWhenUsed/>
    <w:rsid w:val="00231555"/>
    <w:rPr>
      <w:color w:val="605E5C"/>
      <w:shd w:val="clear" w:color="auto" w:fill="E1DFDD"/>
    </w:rPr>
  </w:style>
  <w:style w:type="paragraph" w:styleId="BalloonText">
    <w:name w:val="Balloon Text"/>
    <w:basedOn w:val="Normal"/>
    <w:link w:val="BalloonTextChar"/>
    <w:uiPriority w:val="99"/>
    <w:semiHidden/>
    <w:unhideWhenUsed/>
    <w:rsid w:val="00341C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C81"/>
    <w:rPr>
      <w:rFonts w:ascii="Segoe UI" w:hAnsi="Segoe UI" w:cs="Segoe UI"/>
      <w:sz w:val="18"/>
      <w:szCs w:val="18"/>
    </w:rPr>
  </w:style>
  <w:style w:type="character" w:styleId="FollowedHyperlink">
    <w:name w:val="FollowedHyperlink"/>
    <w:basedOn w:val="DefaultParagraphFont"/>
    <w:uiPriority w:val="99"/>
    <w:semiHidden/>
    <w:unhideWhenUsed/>
    <w:rsid w:val="00902515"/>
    <w:rPr>
      <w:color w:val="954F72" w:themeColor="followedHyperlink"/>
      <w:u w:val="single"/>
    </w:rPr>
  </w:style>
  <w:style w:type="paragraph" w:customStyle="1" w:styleId="EndNoteBibliographyTitle">
    <w:name w:val="EndNote Bibliography Title"/>
    <w:basedOn w:val="Normal"/>
    <w:link w:val="EndNoteBibliographyTitleChar"/>
    <w:rsid w:val="00625A8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5A84"/>
    <w:rPr>
      <w:rFonts w:ascii="Calibri" w:hAnsi="Calibri" w:cs="Calibri"/>
      <w:noProof/>
      <w:lang w:val="en-US"/>
    </w:rPr>
  </w:style>
  <w:style w:type="paragraph" w:customStyle="1" w:styleId="EndNoteBibliography">
    <w:name w:val="EndNote Bibliography"/>
    <w:basedOn w:val="Normal"/>
    <w:link w:val="EndNoteBibliographyChar"/>
    <w:rsid w:val="00625A8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5A8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2726617">
      <w:bodyDiv w:val="1"/>
      <w:marLeft w:val="0"/>
      <w:marRight w:val="0"/>
      <w:marTop w:val="0"/>
      <w:marBottom w:val="0"/>
      <w:divBdr>
        <w:top w:val="none" w:sz="0" w:space="0" w:color="auto"/>
        <w:left w:val="none" w:sz="0" w:space="0" w:color="auto"/>
        <w:bottom w:val="none" w:sz="0" w:space="0" w:color="auto"/>
        <w:right w:val="none" w:sz="0" w:space="0" w:color="auto"/>
      </w:divBdr>
    </w:div>
    <w:div w:id="1571037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texportal.org/home/" TargetMode="External"/><Relationship Id="rId11" Type="http://schemas.openxmlformats.org/officeDocument/2006/relationships/theme" Target="theme/theme1.xml"/><Relationship Id="rId5" Type="http://schemas.openxmlformats.org/officeDocument/2006/relationships/hyperlink" Target="https://www.ncbi.nlm.nih.gov/variation/view" TargetMode="External"/><Relationship Id="rId10" Type="http://schemas.openxmlformats.org/officeDocument/2006/relationships/fontTable" Target="fontTable.xml"/><Relationship Id="rId4" Type="http://schemas.openxmlformats.org/officeDocument/2006/relationships/hyperlink" Target="http://www.brainspan.org" TargetMode="Externa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TotalTime>
  <Pages>3</Pages>
  <Words>1245</Words>
  <Characters>709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Portella</dc:creator>
  <cp:keywords/>
  <dc:description/>
  <cp:lastModifiedBy>Andre Portella</cp:lastModifiedBy>
  <cp:revision>4</cp:revision>
  <dcterms:created xsi:type="dcterms:W3CDTF">2020-09-02T17:23:00Z</dcterms:created>
  <dcterms:modified xsi:type="dcterms:W3CDTF">2020-09-22T13:23:00Z</dcterms:modified>
</cp:coreProperties>
</file>